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C97894" w14:textId="77777777" w:rsidR="00917CC9" w:rsidRPr="006731D3" w:rsidRDefault="00917CC9" w:rsidP="00917CC9">
      <w:pPr>
        <w:pStyle w:val="Heading1"/>
        <w:tabs>
          <w:tab w:val="left" w:pos="3330"/>
        </w:tabs>
        <w:rPr>
          <w:rFonts w:asciiTheme="majorHAnsi" w:hAnsiTheme="majorHAnsi" w:cstheme="majorHAnsi"/>
        </w:rPr>
      </w:pPr>
      <w:r w:rsidRPr="006731D3">
        <w:rPr>
          <w:rFonts w:asciiTheme="majorHAnsi" w:hAnsiTheme="majorHAnsi" w:cstheme="majorHAnsi"/>
        </w:rPr>
        <w:t xml:space="preserve">Assignment Description </w:t>
      </w:r>
    </w:p>
    <w:p w14:paraId="4123B9FB" w14:textId="77777777" w:rsidR="00917CC9" w:rsidRPr="006731D3" w:rsidRDefault="00917CC9" w:rsidP="00917CC9">
      <w:pPr>
        <w:pBdr>
          <w:top w:val="nil"/>
          <w:left w:val="nil"/>
          <w:bottom w:val="nil"/>
          <w:right w:val="nil"/>
          <w:between w:val="nil"/>
        </w:pBdr>
        <w:rPr>
          <w:rFonts w:asciiTheme="majorHAnsi" w:eastAsia="Calibri" w:hAnsiTheme="majorHAnsi" w:cstheme="majorHAnsi"/>
          <w:color w:val="FF0000"/>
          <w:u w:val="single"/>
        </w:rPr>
      </w:pPr>
    </w:p>
    <w:p w14:paraId="12A2A189" w14:textId="77777777" w:rsidR="00917CC9" w:rsidRPr="00F8147B" w:rsidRDefault="00917CC9" w:rsidP="00917CC9">
      <w:pPr>
        <w:ind w:left="-15"/>
        <w:rPr>
          <w:color w:val="666666"/>
        </w:rPr>
      </w:pPr>
      <w:bookmarkStart w:id="0" w:name="_rrar1dgps27e" w:colFirst="0" w:colLast="0"/>
      <w:bookmarkEnd w:id="0"/>
      <w:r w:rsidRPr="00F8147B">
        <w:rPr>
          <w:color w:val="666666"/>
        </w:rPr>
        <w:t>I will be aiming to make a Casino simulation game, where the players build and runs a casino.</w:t>
      </w:r>
    </w:p>
    <w:p w14:paraId="041BC5F6" w14:textId="7EA1B937" w:rsidR="00917CC9" w:rsidRPr="00F8147B" w:rsidRDefault="00917CC9" w:rsidP="00917CC9">
      <w:pPr>
        <w:ind w:left="-15"/>
        <w:rPr>
          <w:color w:val="666666"/>
        </w:rPr>
      </w:pPr>
      <w:r w:rsidRPr="00F8147B">
        <w:rPr>
          <w:color w:val="666666"/>
        </w:rPr>
        <w:t xml:space="preserve">It will be a top-down view game, based on a combination of </w:t>
      </w:r>
      <w:bookmarkStart w:id="1" w:name="_Hlk536700554"/>
      <w:r w:rsidRPr="00F8147B">
        <w:rPr>
          <w:color w:val="1155CC"/>
          <w:u w:val="single"/>
        </w:rPr>
        <w:fldChar w:fldCharType="begin"/>
      </w:r>
      <w:r w:rsidRPr="00F8147B">
        <w:rPr>
          <w:color w:val="1155CC"/>
          <w:u w:val="single"/>
        </w:rPr>
        <w:instrText xml:space="preserve"> HYPERLINK "https://store.steampowered.com/app/361320/Casino_Inc/" \h </w:instrText>
      </w:r>
      <w:r w:rsidRPr="00F8147B">
        <w:rPr>
          <w:color w:val="1155CC"/>
          <w:u w:val="single"/>
        </w:rPr>
        <w:fldChar w:fldCharType="separate"/>
      </w:r>
      <w:r w:rsidRPr="00F8147B">
        <w:rPr>
          <w:color w:val="1155CC"/>
          <w:u w:val="single"/>
        </w:rPr>
        <w:t>Casino Inc.</w:t>
      </w:r>
      <w:r w:rsidRPr="00F8147B">
        <w:rPr>
          <w:color w:val="1155CC"/>
          <w:u w:val="single"/>
        </w:rPr>
        <w:fldChar w:fldCharType="end"/>
      </w:r>
      <w:bookmarkStart w:id="2" w:name="_Hlk536700562"/>
      <w:bookmarkEnd w:id="1"/>
      <w:r w:rsidR="00F523EE" w:rsidRPr="00F8147B">
        <w:fldChar w:fldCharType="begin"/>
      </w:r>
      <w:r w:rsidR="00A543AF" w:rsidRPr="00F8147B">
        <w:instrText xml:space="preserve"> ADDIN ZOTERO_ITEM CSL_CITATION {"citationID":"Ck4PlsMF","properties":{"formattedCitation":"(Hothouse Creations Ltd, 2003)","plainCitation":"(Hothouse Creations Ltd, 2003)","noteIndex":0},"citationItems":[{"id":36,"uris":["http://zotero.org/users/5676485/items/JKHQW5UG"],"uri":["http://zotero.org/users/5676485/items/JKHQW5UG"],"itemData":{"id":36,"type":"book","title":"Casino Inc.","publisher":"Hothouse Creations Ltd","medium":"Windows","abstract":"Classic strategy game from 2003. Run your own casino in the 1970s. It's classy. It's glitzy. It's all yours. Take a gamble. Start small with a slot machine or two. Employ some staff. People will be talking about your place from coast to coast. Includes The Management Expansion Pack.","URL":"https://store.steampowered.com/app/361320/Casino_Inc/","author":[{"literal":"Hothouse Creations Ltd"}],"issued":{"date-parts":[["2003"]]},"accessed":{"date-parts":[["2019",5,31]]}}}],"schema":"https://github.com/citation-style-language/schema/raw/master/csl-citation.json"} </w:instrText>
      </w:r>
      <w:r w:rsidR="00F523EE" w:rsidRPr="00F8147B">
        <w:fldChar w:fldCharType="separate"/>
      </w:r>
      <w:r w:rsidR="00A543AF" w:rsidRPr="00F8147B">
        <w:t>(Hothouse Creations Ltd, 2003)</w:t>
      </w:r>
      <w:r w:rsidR="00F523EE" w:rsidRPr="00F8147B">
        <w:fldChar w:fldCharType="end"/>
      </w:r>
      <w:r w:rsidR="00F523EE" w:rsidRPr="00F8147B">
        <w:rPr>
          <w:color w:val="666666"/>
        </w:rPr>
        <w:t xml:space="preserve">, </w:t>
      </w:r>
      <w:hyperlink r:id="rId7">
        <w:r w:rsidR="005B16D2" w:rsidRPr="00F8147B">
          <w:rPr>
            <w:color w:val="1155CC"/>
            <w:u w:val="single"/>
          </w:rPr>
          <w:t>Another Brick in the Mall</w:t>
        </w:r>
      </w:hyperlink>
      <w:r w:rsidR="005B16D2" w:rsidRPr="00F8147B">
        <w:fldChar w:fldCharType="begin"/>
      </w:r>
      <w:r w:rsidR="005B16D2" w:rsidRPr="00F8147B">
        <w:instrText xml:space="preserve"> ADDIN ZOTERO_ITEM CSL_CITATION {"citationID":"JQYqWObC","properties":{"formattedCitation":"(The Quadsphere, 2016)","plainCitation":"(The Quadsphere, 2016)","noteIndex":0},"citationItems":[{"id":21,"uris":["http://zotero.org/users/5676485/items/NFEFM5TC"],"uri":["http://zotero.org/users/5676485/items/NFEFM5TC"],"itemData":{"id":21,"type":"book","title":"Another Brick in the Mall","publisher":"The Quadsphere","medium":"Windows","URL":"https://store.steampowered.com/app/521150/Another_Brick_in_The_Mall/","author":[{"literal":"The Quadsphere"}],"issued":{"date-parts":[["2016"]]}}}],"schema":"https://github.com/citation-style-language/schema/raw/master/csl-citation.json"} </w:instrText>
      </w:r>
      <w:r w:rsidR="005B16D2" w:rsidRPr="00F8147B">
        <w:fldChar w:fldCharType="separate"/>
      </w:r>
      <w:r w:rsidR="005B16D2" w:rsidRPr="00F8147B">
        <w:t>(The Quadsphere, 2016)</w:t>
      </w:r>
      <w:r w:rsidR="005B16D2" w:rsidRPr="00F8147B">
        <w:fldChar w:fldCharType="end"/>
      </w:r>
      <w:r w:rsidR="00F523EE" w:rsidRPr="00F8147B">
        <w:rPr>
          <w:color w:val="666666"/>
        </w:rPr>
        <w:t xml:space="preserve">, </w:t>
      </w:r>
      <w:r w:rsidRPr="00F8147B">
        <w:rPr>
          <w:color w:val="666666"/>
        </w:rPr>
        <w:t>and</w:t>
      </w:r>
      <w:bookmarkEnd w:id="2"/>
      <w:r w:rsidR="005B16D2" w:rsidRPr="00F8147B">
        <w:rPr>
          <w:color w:val="666666"/>
        </w:rPr>
        <w:t xml:space="preserve"> </w:t>
      </w:r>
      <w:hyperlink r:id="rId8" w:history="1">
        <w:r w:rsidR="005B16D2" w:rsidRPr="00F8147B">
          <w:rPr>
            <w:rStyle w:val="Hyperlink"/>
          </w:rPr>
          <w:t>Prison architect</w:t>
        </w:r>
      </w:hyperlink>
      <w:r w:rsidR="005B16D2" w:rsidRPr="00F8147B">
        <w:fldChar w:fldCharType="begin"/>
      </w:r>
      <w:r w:rsidR="005B16D2" w:rsidRPr="00F8147B">
        <w:instrText xml:space="preserve"> ADDIN ZOTERO_ITEM CSL_CITATION {"citationID":"tQqF2eIo","properties":{"formattedCitation":"(Introversion, 2015)","plainCitation":"(Introversion, 2015)","noteIndex":0},"citationItems":[{"id":22,"uris":["http://zotero.org/users/5676485/items/UFZXX38U"],"uri":["http://zotero.org/users/5676485/items/UFZXX38U"],"itemData":{"id":22,"type":"book","title":"Prison Architect","publisher":"Introversion","medium":"Windows","URL":"https://store.steampowered.com/app/233450/Prison_Architect/","author":[{"literal":"Introversion"}],"issued":{"date-parts":[["2015",10]]}}}],"schema":"https://github.com/citation-style-language/schema/raw/master/csl-citation.json"} </w:instrText>
      </w:r>
      <w:r w:rsidR="005B16D2" w:rsidRPr="00F8147B">
        <w:fldChar w:fldCharType="separate"/>
      </w:r>
      <w:r w:rsidR="005B16D2" w:rsidRPr="00F8147B">
        <w:t>(Introversion, 2015)</w:t>
      </w:r>
      <w:r w:rsidR="005B16D2" w:rsidRPr="00F8147B">
        <w:fldChar w:fldCharType="end"/>
      </w:r>
      <w:r w:rsidRPr="00F8147B">
        <w:rPr>
          <w:color w:val="666666"/>
        </w:rPr>
        <w:t>.</w:t>
      </w:r>
    </w:p>
    <w:p w14:paraId="388622E5" w14:textId="6FE39549" w:rsidR="00917CC9" w:rsidRPr="00F8147B" w:rsidRDefault="00917CC9" w:rsidP="00917CC9">
      <w:pPr>
        <w:ind w:left="-15"/>
        <w:rPr>
          <w:color w:val="666666"/>
        </w:rPr>
      </w:pPr>
      <w:r w:rsidRPr="00F8147B">
        <w:rPr>
          <w:color w:val="666666"/>
        </w:rPr>
        <w:t>The Visual/Building style will be</w:t>
      </w:r>
      <w:r w:rsidR="00A543AF" w:rsidRPr="00F8147B">
        <w:rPr>
          <w:color w:val="666666"/>
        </w:rPr>
        <w:t xml:space="preserve"> a tile-based system</w:t>
      </w:r>
      <w:r w:rsidRPr="00F8147B">
        <w:rPr>
          <w:color w:val="666666"/>
        </w:rPr>
        <w:t xml:space="preserve"> like Another Brick in the Mall</w:t>
      </w:r>
      <w:r w:rsidR="005B16D2" w:rsidRPr="00F8147B">
        <w:rPr>
          <w:color w:val="666666"/>
        </w:rPr>
        <w:t xml:space="preserve"> and prison architect</w:t>
      </w:r>
      <w:r w:rsidR="005B16D2" w:rsidRPr="00F8147B">
        <w:rPr>
          <w:color w:val="666666"/>
          <w:vertAlign w:val="superscript"/>
        </w:rPr>
        <w:t xml:space="preserve"> Figure 1</w:t>
      </w:r>
      <w:r w:rsidRPr="00F8147B">
        <w:rPr>
          <w:color w:val="666666"/>
        </w:rPr>
        <w:t>, and the theme/activities will take inspiration from Casino Inc. and real live casinos.</w:t>
      </w:r>
    </w:p>
    <w:p w14:paraId="29112FE8" w14:textId="77777777" w:rsidR="005B16D2" w:rsidRDefault="005B16D2" w:rsidP="005B16D2">
      <w:pPr>
        <w:keepNext/>
        <w:ind w:left="-15"/>
      </w:pPr>
      <w:r w:rsidRPr="005B16D2">
        <w:rPr>
          <w:noProof/>
          <w:color w:val="666666"/>
        </w:rPr>
        <w:drawing>
          <wp:inline distT="0" distB="0" distL="0" distR="0" wp14:anchorId="476FE6ED" wp14:editId="241D7213">
            <wp:extent cx="5943600" cy="16700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670050"/>
                    </a:xfrm>
                    <a:prstGeom prst="rect">
                      <a:avLst/>
                    </a:prstGeom>
                  </pic:spPr>
                </pic:pic>
              </a:graphicData>
            </a:graphic>
          </wp:inline>
        </w:drawing>
      </w:r>
    </w:p>
    <w:p w14:paraId="7E76B06B" w14:textId="3E30477C" w:rsidR="005B16D2" w:rsidRDefault="005B16D2" w:rsidP="005B16D2">
      <w:pPr>
        <w:pStyle w:val="Caption"/>
        <w:rPr>
          <w:color w:val="666666"/>
        </w:rPr>
      </w:pPr>
      <w:r>
        <w:t xml:space="preserve">Figure </w:t>
      </w:r>
      <w:fldSimple w:instr=" SEQ Figure \* ARABIC ">
        <w:r>
          <w:rPr>
            <w:noProof/>
          </w:rPr>
          <w:t>1</w:t>
        </w:r>
      </w:fldSimple>
      <w:r>
        <w:t>. Left: Another Brick in the Mall, Right: Prison Architect</w:t>
      </w:r>
    </w:p>
    <w:p w14:paraId="0CF56B55" w14:textId="77777777" w:rsidR="00917CC9" w:rsidRDefault="00917CC9" w:rsidP="00917CC9">
      <w:pPr>
        <w:pStyle w:val="Heading1"/>
        <w:keepNext w:val="0"/>
        <w:keepLines w:val="0"/>
        <w:spacing w:before="200" w:line="360" w:lineRule="auto"/>
        <w:ind w:left="-15"/>
        <w:rPr>
          <w:sz w:val="32"/>
          <w:szCs w:val="32"/>
        </w:rPr>
      </w:pPr>
      <w:bookmarkStart w:id="3" w:name="_ogp52fyi6djo" w:colFirst="0" w:colLast="0"/>
      <w:bookmarkEnd w:id="3"/>
      <w:r>
        <w:rPr>
          <w:sz w:val="32"/>
          <w:szCs w:val="32"/>
        </w:rPr>
        <w:t>Goals</w:t>
      </w:r>
    </w:p>
    <w:p w14:paraId="3E2361F0" w14:textId="77777777" w:rsidR="00917CC9" w:rsidRDefault="00917CC9" w:rsidP="00917CC9">
      <w:pPr>
        <w:numPr>
          <w:ilvl w:val="0"/>
          <w:numId w:val="2"/>
        </w:numPr>
        <w:rPr>
          <w:rFonts w:ascii="Roboto" w:eastAsia="Roboto" w:hAnsi="Roboto" w:cs="Roboto"/>
          <w:color w:val="666666"/>
        </w:rPr>
      </w:pPr>
      <w:r>
        <w:rPr>
          <w:b/>
        </w:rPr>
        <w:t>Playable game:</w:t>
      </w:r>
      <w:r>
        <w:rPr>
          <w:color w:val="666666"/>
        </w:rPr>
        <w:t xml:space="preserve"> I want to make a playable game in the 18/20 weeks that the block takes, with at least minimum features to show off a nice portfolio piece.</w:t>
      </w:r>
    </w:p>
    <w:p w14:paraId="6E7107A8" w14:textId="77777777" w:rsidR="00917CC9" w:rsidRDefault="00917CC9" w:rsidP="00917CC9">
      <w:pPr>
        <w:numPr>
          <w:ilvl w:val="0"/>
          <w:numId w:val="2"/>
        </w:numPr>
        <w:rPr>
          <w:rFonts w:ascii="Roboto" w:eastAsia="Roboto" w:hAnsi="Roboto" w:cs="Roboto"/>
          <w:color w:val="666666"/>
        </w:rPr>
      </w:pPr>
      <w:r>
        <w:rPr>
          <w:b/>
        </w:rPr>
        <w:t>Learn new systems of AI:</w:t>
      </w:r>
      <w:r>
        <w:rPr>
          <w:color w:val="666666"/>
        </w:rPr>
        <w:t xml:space="preserve"> To further my portfolio, I wanted to use a GOAP AI system for the ai, as I have not used that before, and I think that would be a good thing to have used at least once, and it’s a good system for the AI in this type of games.</w:t>
      </w:r>
    </w:p>
    <w:p w14:paraId="013F9F36" w14:textId="77777777" w:rsidR="00917CC9" w:rsidRDefault="00917CC9" w:rsidP="00917CC9">
      <w:pPr>
        <w:pStyle w:val="Heading1"/>
        <w:keepNext w:val="0"/>
        <w:keepLines w:val="0"/>
        <w:spacing w:before="200"/>
        <w:ind w:left="-15"/>
        <w:rPr>
          <w:sz w:val="32"/>
          <w:szCs w:val="32"/>
        </w:rPr>
      </w:pPr>
      <w:bookmarkStart w:id="4" w:name="_ksmxnrgo4jdp" w:colFirst="0" w:colLast="0"/>
      <w:bookmarkEnd w:id="4"/>
      <w:r>
        <w:rPr>
          <w:sz w:val="32"/>
          <w:szCs w:val="32"/>
        </w:rPr>
        <w:t>Specifications</w:t>
      </w:r>
    </w:p>
    <w:p w14:paraId="00CB92BE" w14:textId="2EC00A7C" w:rsidR="00917CC9" w:rsidRDefault="00917CC9" w:rsidP="00917CC9">
      <w:pPr>
        <w:spacing w:before="200"/>
        <w:ind w:left="-15"/>
        <w:rPr>
          <w:color w:val="666666"/>
        </w:rPr>
      </w:pPr>
      <w:r>
        <w:rPr>
          <w:color w:val="666666"/>
        </w:rPr>
        <w:t>I will be making a map/building system based on the system in Another Brick in the Mall</w:t>
      </w:r>
      <w:r w:rsidR="00A543AF">
        <w:rPr>
          <w:color w:val="666666"/>
        </w:rPr>
        <w:t xml:space="preserve"> and Prison Architect</w:t>
      </w:r>
      <w:r>
        <w:rPr>
          <w:color w:val="666666"/>
        </w:rPr>
        <w:t>.</w:t>
      </w:r>
    </w:p>
    <w:p w14:paraId="1CC93860" w14:textId="404F0C01" w:rsidR="00917CC9" w:rsidRDefault="00A543AF" w:rsidP="00917CC9">
      <w:pPr>
        <w:ind w:left="-15"/>
        <w:rPr>
          <w:color w:val="666666"/>
        </w:rPr>
      </w:pPr>
      <w:r>
        <w:rPr>
          <w:color w:val="666666"/>
        </w:rPr>
        <w:t xml:space="preserve">These games us a grid-based tile system, </w:t>
      </w:r>
      <w:r w:rsidR="0068636C">
        <w:rPr>
          <w:color w:val="666666"/>
        </w:rPr>
        <w:t>with only characters not being strictly bound to those grid tiles.</w:t>
      </w:r>
      <w:r w:rsidR="00810FBA">
        <w:rPr>
          <w:color w:val="666666"/>
        </w:rPr>
        <w:t xml:space="preserve"> </w:t>
      </w:r>
    </w:p>
    <w:p w14:paraId="6E84866F" w14:textId="77777777" w:rsidR="00917CC9" w:rsidRDefault="00917CC9" w:rsidP="00917CC9">
      <w:pPr>
        <w:ind w:left="-15"/>
        <w:rPr>
          <w:color w:val="666666"/>
        </w:rPr>
      </w:pPr>
    </w:p>
    <w:p w14:paraId="6D2653C9" w14:textId="11FB360A" w:rsidR="00917CC9" w:rsidRDefault="00553502" w:rsidP="00917CC9">
      <w:pPr>
        <w:ind w:left="-15"/>
        <w:rPr>
          <w:color w:val="666666"/>
        </w:rPr>
      </w:pPr>
      <w:r>
        <w:rPr>
          <w:color w:val="666666"/>
        </w:rPr>
        <w:t xml:space="preserve">Building on this tile map is done indirectly, with the player telling the ai’s where to build stuff, but the items to be build will not be there instantly, but first need a builder AI to </w:t>
      </w:r>
      <w:r w:rsidR="00C12C45">
        <w:rPr>
          <w:color w:val="666666"/>
        </w:rPr>
        <w:t>come and actually build the item for the player.</w:t>
      </w:r>
    </w:p>
    <w:p w14:paraId="72692733" w14:textId="77777777" w:rsidR="00917CC9" w:rsidRDefault="00917CC9" w:rsidP="00917CC9">
      <w:pPr>
        <w:ind w:left="-15"/>
        <w:rPr>
          <w:color w:val="666666"/>
        </w:rPr>
      </w:pPr>
    </w:p>
    <w:p w14:paraId="25B9967F" w14:textId="77777777" w:rsidR="00F8147B" w:rsidRDefault="00F8147B" w:rsidP="00917CC9">
      <w:pPr>
        <w:ind w:left="-15"/>
        <w:rPr>
          <w:color w:val="666666"/>
        </w:rPr>
      </w:pPr>
    </w:p>
    <w:p w14:paraId="3A717039" w14:textId="77777777" w:rsidR="00F8147B" w:rsidRDefault="00F8147B" w:rsidP="00917CC9">
      <w:pPr>
        <w:ind w:left="-15"/>
        <w:rPr>
          <w:color w:val="666666"/>
        </w:rPr>
      </w:pPr>
    </w:p>
    <w:p w14:paraId="4711BFFF" w14:textId="5BCF4AB2" w:rsidR="00917CC9" w:rsidRDefault="00917CC9" w:rsidP="00917CC9">
      <w:pPr>
        <w:ind w:left="-15"/>
        <w:rPr>
          <w:color w:val="666666"/>
        </w:rPr>
      </w:pPr>
      <w:r>
        <w:rPr>
          <w:color w:val="666666"/>
        </w:rPr>
        <w:t>For the AI I wanted to learn how to work with a “Goal oriented action planner”</w:t>
      </w:r>
      <w:r w:rsidR="00C12C45">
        <w:rPr>
          <w:color w:val="666666"/>
        </w:rPr>
        <w:t xml:space="preserve"> (GOAP for short)</w:t>
      </w:r>
      <w:r>
        <w:rPr>
          <w:color w:val="666666"/>
        </w:rPr>
        <w:t xml:space="preserve"> because I think this would be a good system to use for these kinds of AI’s.</w:t>
      </w:r>
    </w:p>
    <w:p w14:paraId="0EFF65D8" w14:textId="57B03B10" w:rsidR="00917CC9" w:rsidRDefault="00F8147B" w:rsidP="00917CC9">
      <w:pPr>
        <w:ind w:left="-15"/>
        <w:rPr>
          <w:color w:val="666666"/>
        </w:rPr>
      </w:pPr>
      <w:r>
        <w:rPr>
          <w:color w:val="666666"/>
        </w:rPr>
        <w:t>“</w:t>
      </w:r>
      <w:r w:rsidRPr="00F8147B">
        <w:rPr>
          <w:color w:val="666666"/>
        </w:rPr>
        <w:t>Goal oriented action planning is an artificial intelligence system for agents that allows them to plan a sequence of actions to satisfy a particular goal. The particular sequence of actions depends not only on the goal but also on the current state of the world and the agent.</w:t>
      </w:r>
      <w:r>
        <w:rPr>
          <w:color w:val="666666"/>
        </w:rPr>
        <w:t>”</w:t>
      </w:r>
      <w:r>
        <w:rPr>
          <w:color w:val="666666"/>
        </w:rPr>
        <w:fldChar w:fldCharType="begin"/>
      </w:r>
      <w:r w:rsidR="004B0C4C">
        <w:rPr>
          <w:color w:val="666666"/>
        </w:rPr>
        <w:instrText xml:space="preserve"> ADDIN ZOTERO_ITEM CSL_CITATION {"citationID":"V8gmFlDT","properties":{"formattedCitation":"(Owens, 2014)","plainCitation":"(Owens, 2014)","dontUpdate":true,"noteIndex":0},"citationItems":[{"id":19,"uris":["http://zotero.org/users/5676485/items/8LXTX2GH"],"uri":["http://zotero.org/users/5676485/items/8LXTX2GH"],"itemData":{"id":19,"type":"webpage","title":"Goal Oriented Action Planning for a Smarter AI","container-title":"Game Development Envato Tuts+","abstract":"Goal Oriented Action Planning (GOAP) is an AI system that will easily give your agents choices and the tools to make smart decisions without having to maintain a large and complex finite state...","URL":"https://gamedevelopment.tutsplus.com/tutorials/goal-oriented-action-planning-for-a-smarter-ai--cms-20793","author":[{"family":"Owens","given":"Brent"}],"issued":{"date-parts":[["2014",4,23]]},"accessed":{"date-parts":[["2019",1,28]]}}}],"schema":"https://github.com/citation-style-language/schema/raw/master/csl-citation.json"} </w:instrText>
      </w:r>
      <w:r>
        <w:rPr>
          <w:color w:val="666666"/>
        </w:rPr>
        <w:fldChar w:fldCharType="separate"/>
      </w:r>
      <w:r w:rsidRPr="00F8147B">
        <w:t>(Owens, 2014</w:t>
      </w:r>
      <w:r w:rsidR="009F0601">
        <w:t>, What is GOAP?</w:t>
      </w:r>
      <w:r w:rsidRPr="00F8147B">
        <w:t>)</w:t>
      </w:r>
      <w:r>
        <w:rPr>
          <w:color w:val="666666"/>
        </w:rPr>
        <w:fldChar w:fldCharType="end"/>
      </w:r>
    </w:p>
    <w:p w14:paraId="5F786D7B" w14:textId="77777777" w:rsidR="00F8147B" w:rsidRDefault="00F8147B" w:rsidP="00917CC9">
      <w:pPr>
        <w:ind w:left="-15"/>
        <w:rPr>
          <w:color w:val="666666"/>
        </w:rPr>
      </w:pPr>
    </w:p>
    <w:p w14:paraId="57A802F5" w14:textId="63864C44" w:rsidR="00681478" w:rsidRDefault="00917CC9" w:rsidP="00681478">
      <w:pPr>
        <w:ind w:left="-15"/>
        <w:rPr>
          <w:color w:val="666666"/>
        </w:rPr>
      </w:pPr>
      <w:r>
        <w:rPr>
          <w:color w:val="666666"/>
        </w:rPr>
        <w:t>The main gameplay loop will consist of</w:t>
      </w:r>
      <w:r w:rsidR="00681478">
        <w:rPr>
          <w:color w:val="666666"/>
        </w:rPr>
        <w:t xml:space="preserve"> the following steps</w:t>
      </w:r>
      <w:r>
        <w:rPr>
          <w:color w:val="666666"/>
        </w:rPr>
        <w:t>:</w:t>
      </w:r>
    </w:p>
    <w:p w14:paraId="5DE8A464" w14:textId="7EA3FBD5" w:rsidR="00681478" w:rsidRDefault="00681478" w:rsidP="00917CC9">
      <w:pPr>
        <w:pStyle w:val="ListParagraph"/>
        <w:numPr>
          <w:ilvl w:val="0"/>
          <w:numId w:val="6"/>
        </w:numPr>
        <w:rPr>
          <w:color w:val="666666"/>
        </w:rPr>
      </w:pPr>
      <w:r>
        <w:rPr>
          <w:color w:val="666666"/>
        </w:rPr>
        <w:t>The player spends his money to expand the casino.</w:t>
      </w:r>
    </w:p>
    <w:p w14:paraId="6352B581" w14:textId="338C5BFA" w:rsidR="00681478" w:rsidRDefault="00681478" w:rsidP="00917CC9">
      <w:pPr>
        <w:pStyle w:val="ListParagraph"/>
        <w:numPr>
          <w:ilvl w:val="0"/>
          <w:numId w:val="6"/>
        </w:numPr>
        <w:rPr>
          <w:color w:val="666666"/>
        </w:rPr>
      </w:pPr>
      <w:r>
        <w:rPr>
          <w:color w:val="666666"/>
        </w:rPr>
        <w:t>The casino is being built by the ai’s.</w:t>
      </w:r>
    </w:p>
    <w:p w14:paraId="25670515" w14:textId="6906BC37" w:rsidR="00681478" w:rsidRDefault="00681478" w:rsidP="00917CC9">
      <w:pPr>
        <w:pStyle w:val="ListParagraph"/>
        <w:numPr>
          <w:ilvl w:val="0"/>
          <w:numId w:val="6"/>
        </w:numPr>
        <w:rPr>
          <w:color w:val="666666"/>
        </w:rPr>
      </w:pPr>
      <w:r>
        <w:rPr>
          <w:color w:val="666666"/>
        </w:rPr>
        <w:t>Guests come to play games in the casino making the player money.</w:t>
      </w:r>
    </w:p>
    <w:p w14:paraId="025CC49A" w14:textId="4B7F8578" w:rsidR="00681478" w:rsidRDefault="00681478" w:rsidP="00681478">
      <w:pPr>
        <w:pStyle w:val="ListParagraph"/>
        <w:numPr>
          <w:ilvl w:val="0"/>
          <w:numId w:val="6"/>
        </w:numPr>
        <w:rPr>
          <w:color w:val="666666"/>
        </w:rPr>
      </w:pPr>
      <w:r w:rsidRPr="00681478">
        <w:rPr>
          <w:color w:val="666666"/>
        </w:rPr>
        <w:t>Return to step 1.</w:t>
      </w:r>
    </w:p>
    <w:p w14:paraId="5B47035D" w14:textId="77777777" w:rsidR="00681478" w:rsidRPr="00681478" w:rsidRDefault="00681478" w:rsidP="00681478">
      <w:pPr>
        <w:rPr>
          <w:color w:val="666666"/>
        </w:rPr>
      </w:pPr>
    </w:p>
    <w:p w14:paraId="69862340" w14:textId="764EE72D" w:rsidR="00917CC9" w:rsidRPr="00681478" w:rsidRDefault="00917CC9" w:rsidP="00681478">
      <w:pPr>
        <w:rPr>
          <w:color w:val="666666"/>
        </w:rPr>
      </w:pPr>
      <w:r w:rsidRPr="00681478">
        <w:rPr>
          <w:color w:val="666666"/>
        </w:rPr>
        <w:t xml:space="preserve">Keywords </w:t>
      </w:r>
      <w:r w:rsidR="00681478">
        <w:rPr>
          <w:color w:val="666666"/>
        </w:rPr>
        <w:t>for the game are</w:t>
      </w:r>
      <w:r w:rsidRPr="00681478">
        <w:rPr>
          <w:color w:val="666666"/>
        </w:rPr>
        <w:t xml:space="preserve"> expansion and creativity. With as motivation for the player </w:t>
      </w:r>
      <w:r w:rsidR="00681478">
        <w:rPr>
          <w:color w:val="666666"/>
        </w:rPr>
        <w:t>to make as much money as they can</w:t>
      </w:r>
      <w:r w:rsidRPr="00681478">
        <w:rPr>
          <w:color w:val="666666"/>
        </w:rPr>
        <w:t xml:space="preserve">. </w:t>
      </w:r>
    </w:p>
    <w:p w14:paraId="5A0333C7" w14:textId="77777777" w:rsidR="00917CC9" w:rsidRDefault="00917CC9" w:rsidP="00917CC9">
      <w:pPr>
        <w:ind w:left="-15"/>
        <w:rPr>
          <w:color w:val="666666"/>
        </w:rPr>
      </w:pPr>
      <w:r>
        <w:rPr>
          <w:color w:val="666666"/>
        </w:rPr>
        <w:t>The lose condition is going in a negative balance for a certain time period. And there is no specific win condition, to let the player use their own ambition for what they want to reach beyond making a stable income vs. expenses.</w:t>
      </w:r>
    </w:p>
    <w:p w14:paraId="47E637DA" w14:textId="2726EFE9" w:rsidR="00917CC9" w:rsidRDefault="00917CC9" w:rsidP="00917CC9">
      <w:pPr>
        <w:spacing w:before="240"/>
        <w:ind w:left="-15"/>
        <w:rPr>
          <w:color w:val="666666"/>
        </w:rPr>
      </w:pPr>
      <w:r>
        <w:rPr>
          <w:color w:val="666666"/>
        </w:rPr>
        <w:t>Through</w:t>
      </w:r>
      <w:r w:rsidR="00681478">
        <w:rPr>
          <w:color w:val="666666"/>
        </w:rPr>
        <w:t>out</w:t>
      </w:r>
      <w:r>
        <w:rPr>
          <w:color w:val="666666"/>
        </w:rPr>
        <w:t xml:space="preserve"> the casino will be multiple types of characters walking</w:t>
      </w:r>
      <w:r w:rsidR="00681478">
        <w:rPr>
          <w:color w:val="666666"/>
        </w:rPr>
        <w:t xml:space="preserve"> around</w:t>
      </w:r>
      <w:r>
        <w:rPr>
          <w:color w:val="666666"/>
        </w:rPr>
        <w:t>. Examples of th</w:t>
      </w:r>
      <w:r w:rsidR="00681478">
        <w:rPr>
          <w:color w:val="666666"/>
        </w:rPr>
        <w:t>ese</w:t>
      </w:r>
      <w:r>
        <w:rPr>
          <w:color w:val="666666"/>
        </w:rPr>
        <w:t xml:space="preserve"> are:</w:t>
      </w:r>
    </w:p>
    <w:p w14:paraId="65F988E0" w14:textId="55F047CE" w:rsidR="00917CC9" w:rsidRDefault="00917CC9" w:rsidP="00917CC9">
      <w:pPr>
        <w:pStyle w:val="ListParagraph"/>
        <w:numPr>
          <w:ilvl w:val="0"/>
          <w:numId w:val="4"/>
        </w:numPr>
        <w:rPr>
          <w:color w:val="666666"/>
        </w:rPr>
      </w:pPr>
      <w:r>
        <w:rPr>
          <w:color w:val="666666"/>
        </w:rPr>
        <w:t>Builder: builds the different items the player wants to place</w:t>
      </w:r>
      <w:r w:rsidR="00681478">
        <w:rPr>
          <w:color w:val="666666"/>
        </w:rPr>
        <w:t>.</w:t>
      </w:r>
    </w:p>
    <w:p w14:paraId="3104DBAF" w14:textId="370CC8D5" w:rsidR="00917CC9" w:rsidRDefault="00917CC9" w:rsidP="00917CC9">
      <w:pPr>
        <w:pStyle w:val="ListParagraph"/>
        <w:numPr>
          <w:ilvl w:val="0"/>
          <w:numId w:val="4"/>
        </w:numPr>
        <w:rPr>
          <w:color w:val="666666"/>
        </w:rPr>
      </w:pPr>
      <w:r>
        <w:rPr>
          <w:color w:val="666666"/>
        </w:rPr>
        <w:t>Guests: the people coming to your casino, spending money to play games</w:t>
      </w:r>
      <w:r w:rsidR="00681478">
        <w:rPr>
          <w:color w:val="666666"/>
        </w:rPr>
        <w:t>.</w:t>
      </w:r>
    </w:p>
    <w:p w14:paraId="008176BD" w14:textId="23177500" w:rsidR="00681478" w:rsidRDefault="00681478" w:rsidP="00917CC9">
      <w:pPr>
        <w:pStyle w:val="ListParagraph"/>
        <w:numPr>
          <w:ilvl w:val="0"/>
          <w:numId w:val="4"/>
        </w:numPr>
        <w:rPr>
          <w:color w:val="666666"/>
        </w:rPr>
      </w:pPr>
      <w:r>
        <w:rPr>
          <w:color w:val="666666"/>
        </w:rPr>
        <w:t>Dealer: mans the different games for the guests to play.</w:t>
      </w:r>
    </w:p>
    <w:p w14:paraId="226C880A" w14:textId="7DFF9C9F" w:rsidR="00917CC9" w:rsidRDefault="00917CC9" w:rsidP="00917CC9">
      <w:pPr>
        <w:pStyle w:val="ListParagraph"/>
        <w:numPr>
          <w:ilvl w:val="0"/>
          <w:numId w:val="4"/>
        </w:numPr>
        <w:rPr>
          <w:color w:val="666666"/>
        </w:rPr>
      </w:pPr>
      <w:r>
        <w:rPr>
          <w:color w:val="666666"/>
        </w:rPr>
        <w:t>Bouncer: can kick out people who do stuff that isn’t allowed</w:t>
      </w:r>
      <w:r w:rsidR="00681478">
        <w:rPr>
          <w:color w:val="666666"/>
        </w:rPr>
        <w:t>.</w:t>
      </w:r>
    </w:p>
    <w:p w14:paraId="38ABBBB4" w14:textId="77777777" w:rsidR="00917CC9" w:rsidRDefault="00917CC9" w:rsidP="00917CC9">
      <w:pPr>
        <w:pStyle w:val="ListParagraph"/>
        <w:numPr>
          <w:ilvl w:val="0"/>
          <w:numId w:val="4"/>
        </w:numPr>
        <w:rPr>
          <w:color w:val="666666"/>
        </w:rPr>
      </w:pPr>
      <w:r>
        <w:rPr>
          <w:color w:val="666666"/>
        </w:rPr>
        <w:t>Janitor: keeps the perimeter clean, and repairs different objects.</w:t>
      </w:r>
    </w:p>
    <w:p w14:paraId="2F4CBA97" w14:textId="52288A74" w:rsidR="00917CC9" w:rsidRDefault="00917CC9" w:rsidP="00917CC9">
      <w:pPr>
        <w:pStyle w:val="ListParagraph"/>
        <w:numPr>
          <w:ilvl w:val="0"/>
          <w:numId w:val="4"/>
        </w:numPr>
        <w:rPr>
          <w:color w:val="666666"/>
        </w:rPr>
      </w:pPr>
      <w:r>
        <w:rPr>
          <w:color w:val="666666"/>
        </w:rPr>
        <w:t>Receptionist: mans the receptions where the guests can trade in their money for chips and the other way around</w:t>
      </w:r>
      <w:r w:rsidR="00681478">
        <w:rPr>
          <w:color w:val="666666"/>
        </w:rPr>
        <w:t>.</w:t>
      </w:r>
    </w:p>
    <w:p w14:paraId="5D3D7CBF" w14:textId="7D363AE8" w:rsidR="00681478" w:rsidRPr="00681478" w:rsidRDefault="00681478" w:rsidP="00681478">
      <w:pPr>
        <w:rPr>
          <w:color w:val="666666"/>
        </w:rPr>
      </w:pPr>
      <w:r>
        <w:rPr>
          <w:color w:val="666666"/>
        </w:rPr>
        <w:t>Of these I will start with the builders, guests, and dealer. Which make the basic playable game, with the main gameplay loop working.</w:t>
      </w:r>
    </w:p>
    <w:p w14:paraId="45756B5A" w14:textId="3FCD3A5F" w:rsidR="00917CC9" w:rsidRPr="00711BB3" w:rsidRDefault="00711BB3" w:rsidP="00711BB3">
      <w:pPr>
        <w:spacing w:before="240"/>
        <w:rPr>
          <w:color w:val="666666"/>
        </w:rPr>
      </w:pPr>
      <w:r>
        <w:rPr>
          <w:color w:val="666666"/>
        </w:rPr>
        <w:t>In the casino guests will be able to play multiple different games, for the project I will be limiting this to a small set of games that will be:</w:t>
      </w:r>
    </w:p>
    <w:p w14:paraId="44A42A12" w14:textId="77777777" w:rsidR="00917CC9" w:rsidRDefault="00917CC9" w:rsidP="00917CC9">
      <w:pPr>
        <w:pStyle w:val="ListParagraph"/>
        <w:numPr>
          <w:ilvl w:val="0"/>
          <w:numId w:val="5"/>
        </w:numPr>
        <w:rPr>
          <w:color w:val="666666"/>
        </w:rPr>
      </w:pPr>
      <w:r>
        <w:rPr>
          <w:color w:val="666666"/>
        </w:rPr>
        <w:t>Poker</w:t>
      </w:r>
    </w:p>
    <w:p w14:paraId="68EECE3A" w14:textId="77777777" w:rsidR="00917CC9" w:rsidRDefault="00917CC9" w:rsidP="00917CC9">
      <w:pPr>
        <w:pStyle w:val="ListParagraph"/>
        <w:numPr>
          <w:ilvl w:val="0"/>
          <w:numId w:val="5"/>
        </w:numPr>
        <w:rPr>
          <w:color w:val="666666"/>
        </w:rPr>
      </w:pPr>
      <w:r>
        <w:rPr>
          <w:color w:val="666666"/>
        </w:rPr>
        <w:t>Blackjack</w:t>
      </w:r>
    </w:p>
    <w:p w14:paraId="0A846042" w14:textId="08CB8C98" w:rsidR="00917CC9" w:rsidRPr="00711BB3" w:rsidRDefault="00917CC9" w:rsidP="00711BB3">
      <w:pPr>
        <w:pStyle w:val="ListParagraph"/>
        <w:numPr>
          <w:ilvl w:val="0"/>
          <w:numId w:val="5"/>
        </w:numPr>
        <w:rPr>
          <w:color w:val="666666"/>
        </w:rPr>
      </w:pPr>
      <w:r>
        <w:rPr>
          <w:color w:val="666666"/>
        </w:rPr>
        <w:t>Slot machine</w:t>
      </w:r>
    </w:p>
    <w:p w14:paraId="136D6B18" w14:textId="5F2B3E1E" w:rsidR="00917CC9" w:rsidRDefault="00917CC9" w:rsidP="00917CC9">
      <w:pPr>
        <w:rPr>
          <w:color w:val="666666"/>
        </w:rPr>
      </w:pPr>
      <w:r>
        <w:rPr>
          <w:color w:val="666666"/>
        </w:rPr>
        <w:t>These games will be played as baked animations, where every game will look the same (except the person playing it) but the outcome will differ, with the guest either gaining or losing chips and happiness. The cost in chips and win chance can be set on a per-table basis, which will influence the happiness of the guests.</w:t>
      </w:r>
    </w:p>
    <w:p w14:paraId="18FAFB04" w14:textId="6F7C8D89" w:rsidR="00711BB3" w:rsidRDefault="00711BB3" w:rsidP="00917CC9">
      <w:pPr>
        <w:rPr>
          <w:color w:val="666666"/>
        </w:rPr>
      </w:pPr>
    </w:p>
    <w:p w14:paraId="0EDB7F49" w14:textId="77777777" w:rsidR="00452F3E" w:rsidRDefault="00452F3E">
      <w:pPr>
        <w:rPr>
          <w:color w:val="666666"/>
        </w:rPr>
      </w:pPr>
      <w:r>
        <w:rPr>
          <w:color w:val="666666"/>
        </w:rPr>
        <w:br w:type="page"/>
      </w:r>
    </w:p>
    <w:p w14:paraId="184EACBE" w14:textId="29F749EB" w:rsidR="00711BB3" w:rsidRDefault="00711BB3" w:rsidP="00917CC9">
      <w:pPr>
        <w:rPr>
          <w:color w:val="666666"/>
        </w:rPr>
      </w:pPr>
      <w:r>
        <w:rPr>
          <w:color w:val="666666"/>
        </w:rPr>
        <w:t xml:space="preserve">To make this all run smoothly, I will be using </w:t>
      </w:r>
      <w:r w:rsidRPr="00711BB3">
        <w:rPr>
          <w:color w:val="666666"/>
        </w:rPr>
        <w:t>HacknPlan</w:t>
      </w:r>
      <w:r>
        <w:rPr>
          <w:color w:val="666666"/>
        </w:rPr>
        <w:t xml:space="preserve"> to keep track of management things, like my planning, tasks, time spent, etc.</w:t>
      </w:r>
    </w:p>
    <w:p w14:paraId="4A998508" w14:textId="77777777" w:rsidR="00452F3E" w:rsidRPr="00F523EE" w:rsidRDefault="004B0C4C" w:rsidP="00452F3E">
      <w:pPr>
        <w:rPr>
          <w:color w:val="666666"/>
        </w:rPr>
      </w:pPr>
      <w:r>
        <w:rPr>
          <w:color w:val="666666"/>
        </w:rPr>
        <w:t xml:space="preserve">HacknPlan is a website with build in </w:t>
      </w:r>
      <w:bookmarkStart w:id="5" w:name="_1pw1ma28yzdz" w:colFirst="0" w:colLast="0"/>
      <w:bookmarkEnd w:id="5"/>
      <w:r w:rsidR="00452F3E">
        <w:rPr>
          <w:color w:val="666666"/>
        </w:rPr>
        <w:t xml:space="preserve">tools for designing and scrum-management. My management for this project can be accessed by logging in with credentials: </w:t>
      </w:r>
      <w:r w:rsidR="00452F3E">
        <w:t>L</w:t>
      </w:r>
      <w:r w:rsidR="00452F3E" w:rsidRPr="00E83794">
        <w:t xml:space="preserve">ogin: 140352 </w:t>
      </w:r>
      <w:r w:rsidR="00452F3E">
        <w:t>P</w:t>
      </w:r>
      <w:r w:rsidR="00452F3E" w:rsidRPr="00E83794">
        <w:t>ass</w:t>
      </w:r>
      <w:r w:rsidR="00452F3E">
        <w:t>word</w:t>
      </w:r>
      <w:r w:rsidR="00452F3E" w:rsidRPr="00E83794">
        <w:t>: Teacher</w:t>
      </w:r>
    </w:p>
    <w:p w14:paraId="740114B6" w14:textId="7E915281" w:rsidR="00452F3E" w:rsidRDefault="00452F3E" w:rsidP="004B0C4C">
      <w:pPr>
        <w:rPr>
          <w:color w:val="666666"/>
        </w:rPr>
      </w:pPr>
      <w:r>
        <w:rPr>
          <w:color w:val="666666"/>
        </w:rPr>
        <w:t xml:space="preserve"> </w:t>
      </w:r>
    </w:p>
    <w:p w14:paraId="3821BAFE" w14:textId="16318421" w:rsidR="00917CC9" w:rsidRDefault="00917CC9" w:rsidP="004B0C4C">
      <w:pPr>
        <w:rPr>
          <w:sz w:val="32"/>
          <w:szCs w:val="32"/>
        </w:rPr>
      </w:pPr>
      <w:r>
        <w:rPr>
          <w:sz w:val="32"/>
          <w:szCs w:val="32"/>
        </w:rPr>
        <w:t>Milestones</w:t>
      </w:r>
    </w:p>
    <w:p w14:paraId="010F7F6A" w14:textId="77777777" w:rsidR="00917CC9" w:rsidRDefault="00917CC9" w:rsidP="00917CC9">
      <w:pPr>
        <w:pStyle w:val="Heading2"/>
        <w:keepNext w:val="0"/>
        <w:keepLines w:val="0"/>
        <w:numPr>
          <w:ilvl w:val="0"/>
          <w:numId w:val="1"/>
        </w:numPr>
        <w:spacing w:before="0" w:after="0"/>
        <w:rPr>
          <w:sz w:val="24"/>
          <w:szCs w:val="24"/>
        </w:rPr>
      </w:pPr>
      <w:bookmarkStart w:id="6" w:name="_buwz1tcz7y35" w:colFirst="0" w:colLast="0"/>
      <w:bookmarkEnd w:id="6"/>
      <w:r>
        <w:rPr>
          <w:sz w:val="24"/>
          <w:szCs w:val="24"/>
        </w:rPr>
        <w:t>2D tile map system (68h or ~2 weeks)</w:t>
      </w:r>
    </w:p>
    <w:p w14:paraId="4A97B084" w14:textId="77777777" w:rsidR="00917CC9" w:rsidRDefault="00917CC9" w:rsidP="00917CC9">
      <w:pPr>
        <w:tabs>
          <w:tab w:val="left" w:pos="6060"/>
        </w:tabs>
        <w:ind w:left="720"/>
        <w:rPr>
          <w:color w:val="666666"/>
        </w:rPr>
      </w:pPr>
      <w:r>
        <w:rPr>
          <w:color w:val="666666"/>
        </w:rPr>
        <w:t>The first milestone I have to work to is a 2d tile map system, this will entail a system with 100x100 tiles consistent of 3 layers: ground, objects, walls.</w:t>
      </w:r>
    </w:p>
    <w:p w14:paraId="385B9BD6" w14:textId="77777777" w:rsidR="00917CC9" w:rsidRDefault="00917CC9" w:rsidP="00917CC9">
      <w:pPr>
        <w:tabs>
          <w:tab w:val="left" w:pos="6060"/>
        </w:tabs>
        <w:ind w:left="720"/>
        <w:rPr>
          <w:color w:val="666666"/>
        </w:rPr>
      </w:pPr>
      <w:r>
        <w:rPr>
          <w:color w:val="666666"/>
        </w:rPr>
        <w:t>For the first part I want to make it so that I can in editor change the different tiles around to be different objects. This will entail:</w:t>
      </w:r>
    </w:p>
    <w:p w14:paraId="2D76248E" w14:textId="77777777" w:rsidR="00917CC9" w:rsidRDefault="00917CC9" w:rsidP="00917CC9">
      <w:pPr>
        <w:tabs>
          <w:tab w:val="left" w:pos="6060"/>
        </w:tabs>
        <w:ind w:left="720"/>
        <w:rPr>
          <w:color w:val="666666"/>
        </w:rPr>
      </w:pPr>
      <w:r>
        <w:rPr>
          <w:color w:val="666666"/>
        </w:rPr>
        <w:t>Ground: change grass and concrete around</w:t>
      </w:r>
    </w:p>
    <w:p w14:paraId="28651DD3" w14:textId="77777777" w:rsidR="00917CC9" w:rsidRDefault="00917CC9" w:rsidP="00917CC9">
      <w:pPr>
        <w:tabs>
          <w:tab w:val="left" w:pos="6060"/>
        </w:tabs>
        <w:ind w:left="720"/>
        <w:rPr>
          <w:color w:val="666666"/>
        </w:rPr>
      </w:pPr>
      <w:r>
        <w:rPr>
          <w:color w:val="666666"/>
        </w:rPr>
        <w:t>Objects: place planters and benches</w:t>
      </w:r>
    </w:p>
    <w:p w14:paraId="4A35F102" w14:textId="77777777" w:rsidR="00917CC9" w:rsidRDefault="00917CC9" w:rsidP="00917CC9">
      <w:pPr>
        <w:tabs>
          <w:tab w:val="left" w:pos="6060"/>
        </w:tabs>
        <w:ind w:left="720"/>
        <w:rPr>
          <w:color w:val="666666"/>
        </w:rPr>
      </w:pPr>
      <w:r>
        <w:rPr>
          <w:color w:val="666666"/>
        </w:rPr>
        <w:t>Walls: place walls and doors</w:t>
      </w:r>
    </w:p>
    <w:p w14:paraId="126BACE6" w14:textId="77777777" w:rsidR="00917CC9" w:rsidRDefault="00917CC9" w:rsidP="00917CC9">
      <w:pPr>
        <w:tabs>
          <w:tab w:val="left" w:pos="6060"/>
        </w:tabs>
        <w:ind w:left="720"/>
        <w:rPr>
          <w:color w:val="666666"/>
        </w:rPr>
      </w:pPr>
    </w:p>
    <w:p w14:paraId="47D4BEDC" w14:textId="77777777" w:rsidR="00917CC9" w:rsidRDefault="00917CC9" w:rsidP="00917CC9">
      <w:pPr>
        <w:tabs>
          <w:tab w:val="left" w:pos="6060"/>
        </w:tabs>
        <w:ind w:left="720"/>
        <w:rPr>
          <w:color w:val="666666"/>
        </w:rPr>
      </w:pPr>
      <w:r>
        <w:rPr>
          <w:color w:val="666666"/>
        </w:rPr>
        <w:t>These objects contain both single tile objects (walls/doors) as multi tile objects (bench 1x2)</w:t>
      </w:r>
    </w:p>
    <w:p w14:paraId="47AAC674" w14:textId="77777777" w:rsidR="00917CC9" w:rsidRDefault="00917CC9" w:rsidP="00917CC9">
      <w:pPr>
        <w:pStyle w:val="Heading2"/>
        <w:keepNext w:val="0"/>
        <w:keepLines w:val="0"/>
        <w:numPr>
          <w:ilvl w:val="0"/>
          <w:numId w:val="1"/>
        </w:numPr>
        <w:spacing w:before="0" w:after="0"/>
        <w:rPr>
          <w:sz w:val="24"/>
          <w:szCs w:val="24"/>
        </w:rPr>
      </w:pPr>
      <w:bookmarkStart w:id="7" w:name="_p2nityf5kx5q" w:colFirst="0" w:colLast="0"/>
      <w:bookmarkEnd w:id="7"/>
      <w:r>
        <w:rPr>
          <w:sz w:val="24"/>
          <w:szCs w:val="24"/>
        </w:rPr>
        <w:t>Basic player interaction with map (30h or ~1 week)</w:t>
      </w:r>
    </w:p>
    <w:p w14:paraId="7D8C2362" w14:textId="77777777" w:rsidR="00917CC9" w:rsidRDefault="00917CC9" w:rsidP="00917CC9">
      <w:pPr>
        <w:ind w:left="720"/>
        <w:rPr>
          <w:color w:val="666666"/>
        </w:rPr>
      </w:pPr>
      <w:r>
        <w:rPr>
          <w:color w:val="666666"/>
        </w:rPr>
        <w:t>Here I want to make it possible for the player to do the map editing while playing. This can be done by selecting the object you want to place and then clicking the tiles in the map where you want to place it.</w:t>
      </w:r>
    </w:p>
    <w:p w14:paraId="04365F3D" w14:textId="77777777" w:rsidR="00917CC9" w:rsidRDefault="00917CC9" w:rsidP="00917CC9">
      <w:pPr>
        <w:ind w:left="720"/>
        <w:rPr>
          <w:color w:val="666666"/>
        </w:rPr>
      </w:pPr>
      <w:r>
        <w:rPr>
          <w:color w:val="666666"/>
        </w:rPr>
        <w:t>This will also mean I need to make a start on UI where the player can select the objects, and where he can get info about the object he has selected to build.</w:t>
      </w:r>
    </w:p>
    <w:p w14:paraId="34F06BB8" w14:textId="77777777" w:rsidR="00917CC9" w:rsidRPr="004B31D1" w:rsidRDefault="00917CC9" w:rsidP="00917CC9">
      <w:pPr>
        <w:ind w:left="720"/>
        <w:rPr>
          <w:color w:val="666666"/>
        </w:rPr>
      </w:pPr>
      <w:r>
        <w:rPr>
          <w:color w:val="666666"/>
        </w:rPr>
        <w:t>Another thing I want in this first UI is a window that shows info about what he is hovering over.</w:t>
      </w:r>
    </w:p>
    <w:p w14:paraId="06615367" w14:textId="77777777" w:rsidR="00917CC9" w:rsidRDefault="00917CC9" w:rsidP="00917CC9">
      <w:pPr>
        <w:pStyle w:val="Heading2"/>
        <w:keepNext w:val="0"/>
        <w:keepLines w:val="0"/>
        <w:numPr>
          <w:ilvl w:val="0"/>
          <w:numId w:val="1"/>
        </w:numPr>
        <w:spacing w:before="0" w:after="0"/>
        <w:rPr>
          <w:sz w:val="24"/>
          <w:szCs w:val="24"/>
        </w:rPr>
      </w:pPr>
      <w:bookmarkStart w:id="8" w:name="_mc3204lydx9s" w:colFirst="0" w:colLast="0"/>
      <w:bookmarkEnd w:id="8"/>
      <w:r>
        <w:rPr>
          <w:sz w:val="24"/>
          <w:szCs w:val="24"/>
        </w:rPr>
        <w:t>Pathfinding/basic AI (92h or ~2,5 week)</w:t>
      </w:r>
    </w:p>
    <w:p w14:paraId="5EC95CED" w14:textId="77777777" w:rsidR="00917CC9" w:rsidRDefault="00917CC9" w:rsidP="00917CC9">
      <w:pPr>
        <w:ind w:left="720"/>
        <w:rPr>
          <w:noProof/>
          <w:color w:val="666666"/>
        </w:rPr>
      </w:pPr>
      <w:r>
        <w:rPr>
          <w:color w:val="666666"/>
        </w:rPr>
        <w:t>As 3rd milestone I will make the AI pathfinding system. I will be using a modified version of A* where I want to enhance it with pre-generated path’s through enclosed rooms in the casino.</w:t>
      </w:r>
    </w:p>
    <w:p w14:paraId="6DFEC703" w14:textId="77777777" w:rsidR="00917CC9" w:rsidRDefault="00917CC9" w:rsidP="00917CC9">
      <w:pPr>
        <w:ind w:left="720"/>
        <w:rPr>
          <w:color w:val="666666"/>
        </w:rPr>
      </w:pPr>
      <w:r>
        <w:rPr>
          <w:noProof/>
          <w:color w:val="666666"/>
        </w:rPr>
        <w:drawing>
          <wp:inline distT="0" distB="0" distL="0" distR="0" wp14:anchorId="294A9567" wp14:editId="2D526982">
            <wp:extent cx="5105400" cy="24098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11258" b="16776"/>
                    <a:stretch/>
                  </pic:blipFill>
                  <pic:spPr bwMode="auto">
                    <a:xfrm>
                      <a:off x="0" y="0"/>
                      <a:ext cx="5105400" cy="2409825"/>
                    </a:xfrm>
                    <a:prstGeom prst="rect">
                      <a:avLst/>
                    </a:prstGeom>
                    <a:noFill/>
                    <a:ln>
                      <a:noFill/>
                    </a:ln>
                    <a:extLst>
                      <a:ext uri="{53640926-AAD7-44D8-BBD7-CCE9431645EC}">
                        <a14:shadowObscured xmlns:a14="http://schemas.microsoft.com/office/drawing/2010/main"/>
                      </a:ext>
                    </a:extLst>
                  </pic:spPr>
                </pic:pic>
              </a:graphicData>
            </a:graphic>
          </wp:inline>
        </w:drawing>
      </w:r>
    </w:p>
    <w:p w14:paraId="6225B2E7" w14:textId="77777777" w:rsidR="00917CC9" w:rsidRDefault="00917CC9" w:rsidP="00917CC9">
      <w:pPr>
        <w:ind w:left="720"/>
        <w:rPr>
          <w:color w:val="666666"/>
        </w:rPr>
      </w:pPr>
      <w:r>
        <w:rPr>
          <w:color w:val="666666"/>
        </w:rPr>
        <w:t xml:space="preserve">In the sketch above here you can sort of see what I mean, the green </w:t>
      </w:r>
      <w:proofErr w:type="spellStart"/>
      <w:proofErr w:type="gramStart"/>
      <w:r>
        <w:rPr>
          <w:color w:val="666666"/>
        </w:rPr>
        <w:t>part’s</w:t>
      </w:r>
      <w:proofErr w:type="spellEnd"/>
      <w:proofErr w:type="gramEnd"/>
      <w:r>
        <w:rPr>
          <w:color w:val="666666"/>
        </w:rPr>
        <w:t xml:space="preserve"> of the path between the 2 goals are cached paths between rooms, this way you can easily exclude parts of the world which will never end up making a way to the goal.</w:t>
      </w:r>
    </w:p>
    <w:p w14:paraId="5B4D28A6" w14:textId="77777777" w:rsidR="00917CC9" w:rsidRDefault="00917CC9" w:rsidP="00917CC9">
      <w:pPr>
        <w:pStyle w:val="Heading2"/>
        <w:keepNext w:val="0"/>
        <w:keepLines w:val="0"/>
        <w:numPr>
          <w:ilvl w:val="0"/>
          <w:numId w:val="1"/>
        </w:numPr>
        <w:spacing w:before="0" w:after="0"/>
        <w:rPr>
          <w:sz w:val="24"/>
          <w:szCs w:val="24"/>
        </w:rPr>
      </w:pPr>
      <w:bookmarkStart w:id="9" w:name="_dtmtqnree0af" w:colFirst="0" w:colLast="0"/>
      <w:bookmarkStart w:id="10" w:name="_ysv0ur6j4x0m" w:colFirst="0" w:colLast="0"/>
      <w:bookmarkEnd w:id="9"/>
      <w:bookmarkEnd w:id="10"/>
      <w:r>
        <w:rPr>
          <w:sz w:val="24"/>
          <w:szCs w:val="24"/>
        </w:rPr>
        <w:t>AI task manager (44h or ~1 week)</w:t>
      </w:r>
    </w:p>
    <w:p w14:paraId="3A1D5540" w14:textId="77777777" w:rsidR="00917CC9" w:rsidRDefault="00917CC9" w:rsidP="00917CC9">
      <w:pPr>
        <w:ind w:left="720"/>
        <w:rPr>
          <w:color w:val="666666"/>
        </w:rPr>
      </w:pPr>
      <w:r>
        <w:rPr>
          <w:color w:val="666666"/>
        </w:rPr>
        <w:t>Here I will be making a Manager that manages a list of tasks the different AI’s have to do.</w:t>
      </w:r>
    </w:p>
    <w:p w14:paraId="125C5623" w14:textId="77777777" w:rsidR="00917CC9" w:rsidRDefault="00917CC9" w:rsidP="00917CC9">
      <w:pPr>
        <w:ind w:left="720"/>
        <w:rPr>
          <w:color w:val="666666"/>
        </w:rPr>
      </w:pPr>
      <w:r>
        <w:rPr>
          <w:color w:val="666666"/>
        </w:rPr>
        <w:t xml:space="preserve">For this I will be creating a hybrid FIFO system, where the </w:t>
      </w:r>
      <w:proofErr w:type="spellStart"/>
      <w:r>
        <w:rPr>
          <w:color w:val="666666"/>
        </w:rPr>
        <w:t>fist</w:t>
      </w:r>
      <w:proofErr w:type="spellEnd"/>
      <w:r>
        <w:rPr>
          <w:color w:val="666666"/>
        </w:rPr>
        <w:t xml:space="preserve"> task a player creates in-game, is the first task the ai will be doing, but the player also has the ability to set some things as priority which will take the task forward in the queue or into a different “priority queue”.</w:t>
      </w:r>
    </w:p>
    <w:p w14:paraId="7B61470A" w14:textId="77777777" w:rsidR="00917CC9" w:rsidRDefault="00917CC9" w:rsidP="00917CC9">
      <w:pPr>
        <w:ind w:left="720"/>
        <w:rPr>
          <w:color w:val="666666"/>
        </w:rPr>
      </w:pPr>
      <w:r>
        <w:rPr>
          <w:color w:val="666666"/>
        </w:rPr>
        <w:t>Because not every AI type can do every task (a receptionist can’t build a wall) I have to write my own queue system which also allows to take the 4</w:t>
      </w:r>
      <w:r w:rsidRPr="00985036">
        <w:rPr>
          <w:color w:val="666666"/>
          <w:vertAlign w:val="superscript"/>
        </w:rPr>
        <w:t>th</w:t>
      </w:r>
      <w:r>
        <w:rPr>
          <w:color w:val="666666"/>
        </w:rPr>
        <w:t xml:space="preserve"> or 5</w:t>
      </w:r>
      <w:r w:rsidRPr="00985036">
        <w:rPr>
          <w:color w:val="666666"/>
          <w:vertAlign w:val="superscript"/>
        </w:rPr>
        <w:t>th</w:t>
      </w:r>
      <w:r>
        <w:rPr>
          <w:color w:val="666666"/>
        </w:rPr>
        <w:t xml:space="preserve"> task from the queue but will always give the first task that ai can do that is in the queue.</w:t>
      </w:r>
    </w:p>
    <w:p w14:paraId="5DEF5207" w14:textId="4AE2CE23" w:rsidR="00917CC9" w:rsidRDefault="00BE2494" w:rsidP="00917CC9">
      <w:pPr>
        <w:ind w:left="720"/>
        <w:rPr>
          <w:color w:val="666666"/>
        </w:rPr>
      </w:pPr>
      <w:r w:rsidRPr="00BE2494">
        <w:rPr>
          <w:noProof/>
          <w:color w:val="666666"/>
        </w:rPr>
        <w:drawing>
          <wp:inline distT="0" distB="0" distL="0" distR="0" wp14:anchorId="3833AFB1" wp14:editId="3C967ED9">
            <wp:extent cx="3784601" cy="28384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93114" cy="2844835"/>
                    </a:xfrm>
                    <a:prstGeom prst="rect">
                      <a:avLst/>
                    </a:prstGeom>
                  </pic:spPr>
                </pic:pic>
              </a:graphicData>
            </a:graphic>
          </wp:inline>
        </w:drawing>
      </w:r>
      <w:r w:rsidR="00D01522" w:rsidRPr="00D01522">
        <w:rPr>
          <w:noProof/>
        </w:rPr>
        <w:t xml:space="preserve"> </w:t>
      </w:r>
      <w:r w:rsidR="00D01522" w:rsidRPr="00D01522">
        <w:rPr>
          <w:noProof/>
          <w:color w:val="666666"/>
        </w:rPr>
        <w:drawing>
          <wp:inline distT="0" distB="0" distL="0" distR="0" wp14:anchorId="35843ECB" wp14:editId="5C3FE828">
            <wp:extent cx="3990975" cy="29932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5082" cy="2996311"/>
                    </a:xfrm>
                    <a:prstGeom prst="rect">
                      <a:avLst/>
                    </a:prstGeom>
                  </pic:spPr>
                </pic:pic>
              </a:graphicData>
            </a:graphic>
          </wp:inline>
        </w:drawing>
      </w:r>
    </w:p>
    <w:p w14:paraId="412AB913" w14:textId="1BCE5DB3" w:rsidR="00917CC9" w:rsidRDefault="00917CC9" w:rsidP="00917CC9">
      <w:pPr>
        <w:ind w:left="720"/>
        <w:rPr>
          <w:color w:val="666666"/>
        </w:rPr>
      </w:pPr>
      <w:r>
        <w:rPr>
          <w:color w:val="666666"/>
        </w:rPr>
        <w:t>This will end up with a very simple builder prototype that asks for a new task, walks straight to that location, do the task, and that on repeat.</w:t>
      </w:r>
    </w:p>
    <w:p w14:paraId="56ED519A" w14:textId="0EFD6C3D" w:rsidR="00BE2494" w:rsidRDefault="00BE2494" w:rsidP="00917CC9">
      <w:pPr>
        <w:ind w:left="720"/>
        <w:rPr>
          <w:color w:val="666666"/>
        </w:rPr>
      </w:pPr>
    </w:p>
    <w:p w14:paraId="1F0AE246" w14:textId="6340C755" w:rsidR="00917CC9" w:rsidRDefault="00917CC9" w:rsidP="00917CC9">
      <w:pPr>
        <w:pStyle w:val="Heading2"/>
        <w:keepNext w:val="0"/>
        <w:keepLines w:val="0"/>
        <w:numPr>
          <w:ilvl w:val="0"/>
          <w:numId w:val="1"/>
        </w:numPr>
        <w:spacing w:before="0" w:after="0"/>
        <w:rPr>
          <w:sz w:val="24"/>
          <w:szCs w:val="24"/>
        </w:rPr>
      </w:pPr>
      <w:bookmarkStart w:id="11" w:name="_etnve238cpme" w:colFirst="0" w:colLast="0"/>
      <w:bookmarkEnd w:id="11"/>
      <w:r>
        <w:rPr>
          <w:sz w:val="24"/>
          <w:szCs w:val="24"/>
        </w:rPr>
        <w:t>GOAP (guess would be ~3 weeks to be enough)</w:t>
      </w:r>
    </w:p>
    <w:p w14:paraId="7F975F22" w14:textId="472BE52A" w:rsidR="00917CC9" w:rsidRDefault="00917CC9" w:rsidP="00917CC9">
      <w:pPr>
        <w:ind w:left="720"/>
        <w:rPr>
          <w:color w:val="666666"/>
        </w:rPr>
      </w:pPr>
      <w:r>
        <w:rPr>
          <w:color w:val="666666"/>
        </w:rPr>
        <w:t xml:space="preserve">The GOAP </w:t>
      </w:r>
      <w:bookmarkStart w:id="12" w:name="_GoBack"/>
      <w:bookmarkEnd w:id="12"/>
      <w:r>
        <w:rPr>
          <w:color w:val="666666"/>
        </w:rPr>
        <w:t>will me a class where an ai can send in what kind of actions it can take, in which state he is now, and what the end state is he wants to be in.</w:t>
      </w:r>
    </w:p>
    <w:p w14:paraId="6D299508" w14:textId="77777777" w:rsidR="00917CC9" w:rsidRDefault="00917CC9" w:rsidP="00917CC9">
      <w:pPr>
        <w:ind w:left="720"/>
        <w:rPr>
          <w:color w:val="666666"/>
        </w:rPr>
      </w:pPr>
      <w:r>
        <w:rPr>
          <w:color w:val="666666"/>
        </w:rPr>
        <w:t xml:space="preserve">For </w:t>
      </w:r>
      <w:proofErr w:type="gramStart"/>
      <w:r>
        <w:rPr>
          <w:color w:val="666666"/>
        </w:rPr>
        <w:t>example</w:t>
      </w:r>
      <w:proofErr w:type="gramEnd"/>
      <w:r>
        <w:rPr>
          <w:color w:val="666666"/>
        </w:rPr>
        <w:t xml:space="preserve"> a builder starts with materials for a planter, and has the task to build a wall at x/y:</w:t>
      </w:r>
    </w:p>
    <w:p w14:paraId="6F475382" w14:textId="77777777" w:rsidR="00917CC9" w:rsidRDefault="00917CC9" w:rsidP="00917CC9">
      <w:pPr>
        <w:ind w:left="720"/>
        <w:rPr>
          <w:color w:val="666666"/>
        </w:rPr>
      </w:pPr>
      <w:r>
        <w:rPr>
          <w:color w:val="666666"/>
        </w:rPr>
        <w:t>To build the wall at x/y he needs a hammer and building materials.</w:t>
      </w:r>
    </w:p>
    <w:p w14:paraId="1E5B88F5" w14:textId="77777777" w:rsidR="00917CC9" w:rsidRDefault="00917CC9" w:rsidP="00917CC9">
      <w:pPr>
        <w:ind w:left="720"/>
        <w:rPr>
          <w:color w:val="666666"/>
        </w:rPr>
      </w:pPr>
      <w:r>
        <w:rPr>
          <w:color w:val="666666"/>
        </w:rPr>
        <w:t>Actions he can do are: pickup/drop hammer, pickup/drop destroying tool, pickup/drop wall material, pickup/drop planter</w:t>
      </w:r>
    </w:p>
    <w:p w14:paraId="38A1D3AE" w14:textId="77777777" w:rsidR="00917CC9" w:rsidRDefault="00917CC9" w:rsidP="00917CC9">
      <w:pPr>
        <w:ind w:left="720"/>
        <w:rPr>
          <w:color w:val="666666"/>
        </w:rPr>
      </w:pPr>
      <w:proofErr w:type="gramStart"/>
      <w:r>
        <w:rPr>
          <w:color w:val="666666"/>
        </w:rPr>
        <w:t>So</w:t>
      </w:r>
      <w:proofErr w:type="gramEnd"/>
      <w:r>
        <w:rPr>
          <w:color w:val="666666"/>
        </w:rPr>
        <w:t xml:space="preserve"> what he sends to the is his starting state of “material slot with planter”, his end state of “inventory with tool slot hammer, and material slot wall materials”, and the list of actions he can take.</w:t>
      </w:r>
    </w:p>
    <w:p w14:paraId="3342884A" w14:textId="77777777" w:rsidR="00917CC9" w:rsidRDefault="00917CC9" w:rsidP="00917CC9">
      <w:pPr>
        <w:ind w:left="720"/>
        <w:rPr>
          <w:color w:val="666666"/>
        </w:rPr>
      </w:pPr>
      <w:r>
        <w:rPr>
          <w:color w:val="666666"/>
        </w:rPr>
        <w:t>This planner will then search through the actions to find the best possible actions to take to get to this end state and sends this back to the AI for him to carry out.</w:t>
      </w:r>
    </w:p>
    <w:p w14:paraId="1A733CB4" w14:textId="77777777" w:rsidR="00917CC9" w:rsidRDefault="00917CC9" w:rsidP="00917CC9">
      <w:pPr>
        <w:ind w:left="720"/>
        <w:rPr>
          <w:color w:val="666666"/>
        </w:rPr>
      </w:pPr>
    </w:p>
    <w:p w14:paraId="51EC733F" w14:textId="77777777" w:rsidR="00917CC9" w:rsidRDefault="00917CC9" w:rsidP="00917CC9">
      <w:pPr>
        <w:ind w:left="720"/>
        <w:rPr>
          <w:color w:val="666666"/>
        </w:rPr>
      </w:pPr>
      <w:r>
        <w:rPr>
          <w:color w:val="666666"/>
        </w:rPr>
        <w:t>This will end up with a more sophisticated builder, who will get actual building materials and tools for the tasks it got assigned by the task manager.</w:t>
      </w:r>
    </w:p>
    <w:p w14:paraId="770E1804" w14:textId="77777777" w:rsidR="00917CC9" w:rsidRDefault="00917CC9" w:rsidP="00917CC9">
      <w:pPr>
        <w:rPr>
          <w:rFonts w:ascii="Calibri" w:eastAsia="Calibri" w:hAnsi="Calibri" w:cs="Calibri"/>
          <w:b/>
          <w:sz w:val="24"/>
          <w:szCs w:val="24"/>
        </w:rPr>
      </w:pPr>
      <w:r>
        <w:rPr>
          <w:sz w:val="24"/>
          <w:szCs w:val="24"/>
        </w:rPr>
        <w:br w:type="page"/>
      </w:r>
    </w:p>
    <w:p w14:paraId="72BC5360" w14:textId="77777777" w:rsidR="00917CC9" w:rsidRDefault="00917CC9" w:rsidP="00917CC9">
      <w:pPr>
        <w:pStyle w:val="Heading2"/>
        <w:keepNext w:val="0"/>
        <w:keepLines w:val="0"/>
        <w:numPr>
          <w:ilvl w:val="0"/>
          <w:numId w:val="1"/>
        </w:numPr>
        <w:spacing w:before="0" w:after="0"/>
        <w:rPr>
          <w:sz w:val="24"/>
          <w:szCs w:val="24"/>
        </w:rPr>
      </w:pPr>
      <w:r>
        <w:rPr>
          <w:sz w:val="24"/>
          <w:szCs w:val="24"/>
        </w:rPr>
        <w:t>Casino Management (16h or ~0,5 week)</w:t>
      </w:r>
    </w:p>
    <w:p w14:paraId="3DD788E1" w14:textId="77777777" w:rsidR="00917CC9" w:rsidRPr="00D75206" w:rsidRDefault="00917CC9" w:rsidP="00917CC9">
      <w:pPr>
        <w:pStyle w:val="ListParagraph"/>
        <w:tabs>
          <w:tab w:val="left" w:pos="2970"/>
        </w:tabs>
        <w:rPr>
          <w:color w:val="666666"/>
        </w:rPr>
      </w:pPr>
      <w:r w:rsidRPr="00D75206">
        <w:rPr>
          <w:color w:val="666666"/>
        </w:rPr>
        <w:t>I will create a system few new management</w:t>
      </w:r>
      <w:r>
        <w:rPr>
          <w:color w:val="666666"/>
        </w:rPr>
        <w:t>-</w:t>
      </w:r>
      <w:r w:rsidRPr="00D75206">
        <w:rPr>
          <w:color w:val="666666"/>
        </w:rPr>
        <w:t>systems:</w:t>
      </w:r>
    </w:p>
    <w:p w14:paraId="10AAF516" w14:textId="77777777" w:rsidR="00917CC9" w:rsidRPr="00D75206" w:rsidRDefault="00917CC9" w:rsidP="00917CC9">
      <w:pPr>
        <w:pStyle w:val="ListParagraph"/>
        <w:tabs>
          <w:tab w:val="left" w:pos="2970"/>
        </w:tabs>
        <w:rPr>
          <w:color w:val="666666"/>
        </w:rPr>
      </w:pPr>
      <w:r w:rsidRPr="00D75206">
        <w:rPr>
          <w:color w:val="666666"/>
        </w:rPr>
        <w:t>A day/night cycle which you have to assign your staff to for them to decide at which times they enter and leave your casino.</w:t>
      </w:r>
    </w:p>
    <w:p w14:paraId="0988FC33" w14:textId="77777777" w:rsidR="00917CC9" w:rsidRPr="00D726DF" w:rsidRDefault="00917CC9" w:rsidP="00917CC9">
      <w:pPr>
        <w:pStyle w:val="ListParagraph"/>
        <w:tabs>
          <w:tab w:val="left" w:pos="2970"/>
        </w:tabs>
        <w:rPr>
          <w:color w:val="666666"/>
        </w:rPr>
      </w:pPr>
      <w:r w:rsidRPr="00D75206">
        <w:rPr>
          <w:color w:val="666666"/>
        </w:rPr>
        <w:t>Stats about your casino: money, rating, etc.</w:t>
      </w:r>
    </w:p>
    <w:p w14:paraId="673FF4A3" w14:textId="77777777" w:rsidR="00917CC9" w:rsidRDefault="00917CC9" w:rsidP="00917CC9">
      <w:pPr>
        <w:pStyle w:val="Heading2"/>
        <w:keepNext w:val="0"/>
        <w:keepLines w:val="0"/>
        <w:numPr>
          <w:ilvl w:val="0"/>
          <w:numId w:val="1"/>
        </w:numPr>
        <w:spacing w:before="0" w:after="0"/>
        <w:rPr>
          <w:sz w:val="24"/>
          <w:szCs w:val="24"/>
        </w:rPr>
      </w:pPr>
      <w:r>
        <w:rPr>
          <w:sz w:val="24"/>
          <w:szCs w:val="24"/>
        </w:rPr>
        <w:t>Builders (36h or ~1 week)</w:t>
      </w:r>
    </w:p>
    <w:p w14:paraId="1B98EF54" w14:textId="77777777" w:rsidR="00917CC9" w:rsidRDefault="00917CC9" w:rsidP="00917CC9">
      <w:pPr>
        <w:ind w:left="720"/>
        <w:rPr>
          <w:color w:val="666666"/>
        </w:rPr>
      </w:pPr>
      <w:r>
        <w:rPr>
          <w:color w:val="666666"/>
        </w:rPr>
        <w:t>Here I will be bringing together the systems I created previously to have a builder who will build all the things the player places orders for.</w:t>
      </w:r>
    </w:p>
    <w:p w14:paraId="55222263" w14:textId="77777777" w:rsidR="00917CC9" w:rsidRDefault="00917CC9" w:rsidP="00917CC9">
      <w:pPr>
        <w:ind w:left="720"/>
        <w:rPr>
          <w:color w:val="666666"/>
        </w:rPr>
      </w:pPr>
      <w:r>
        <w:rPr>
          <w:color w:val="666666"/>
        </w:rPr>
        <w:t>I will also add more things the builder would need, such as places where he can get his tools and materials.</w:t>
      </w:r>
    </w:p>
    <w:p w14:paraId="198E04A3" w14:textId="77777777" w:rsidR="00917CC9" w:rsidRDefault="00917CC9" w:rsidP="00917CC9">
      <w:pPr>
        <w:ind w:left="720"/>
        <w:rPr>
          <w:color w:val="666666"/>
        </w:rPr>
      </w:pPr>
      <w:r>
        <w:rPr>
          <w:color w:val="666666"/>
        </w:rPr>
        <w:t>A system where builders and other staff have work shifts, and leave/enter on the times that you tell them to.</w:t>
      </w:r>
    </w:p>
    <w:p w14:paraId="78549E6E" w14:textId="77777777" w:rsidR="00917CC9" w:rsidRPr="00D726DF" w:rsidRDefault="00917CC9" w:rsidP="00917CC9">
      <w:pPr>
        <w:ind w:left="720"/>
        <w:rPr>
          <w:color w:val="666666"/>
        </w:rPr>
      </w:pPr>
      <w:r>
        <w:rPr>
          <w:color w:val="666666"/>
        </w:rPr>
        <w:t>A salary/happiness system, you have to pay your staff to keep them happy.</w:t>
      </w:r>
    </w:p>
    <w:p w14:paraId="614ECB29" w14:textId="77777777" w:rsidR="00917CC9" w:rsidRPr="00D507B9" w:rsidRDefault="00917CC9" w:rsidP="00917CC9">
      <w:pPr>
        <w:pStyle w:val="Heading2"/>
        <w:keepNext w:val="0"/>
        <w:keepLines w:val="0"/>
        <w:numPr>
          <w:ilvl w:val="0"/>
          <w:numId w:val="1"/>
        </w:numPr>
        <w:spacing w:before="0" w:after="0"/>
        <w:rPr>
          <w:sz w:val="24"/>
          <w:szCs w:val="24"/>
        </w:rPr>
      </w:pPr>
      <w:r>
        <w:rPr>
          <w:sz w:val="24"/>
          <w:szCs w:val="24"/>
        </w:rPr>
        <w:t>Poker, Blackjack, and slot-machines (32h or ~1 week)</w:t>
      </w:r>
    </w:p>
    <w:p w14:paraId="26D4BEA2" w14:textId="77777777" w:rsidR="00917CC9" w:rsidRDefault="00917CC9" w:rsidP="00917CC9">
      <w:pPr>
        <w:ind w:left="720"/>
        <w:rPr>
          <w:color w:val="666666"/>
        </w:rPr>
      </w:pPr>
      <w:r>
        <w:rPr>
          <w:color w:val="666666"/>
        </w:rPr>
        <w:t>Here I will be making the actual casino tables that the guests will use.</w:t>
      </w:r>
    </w:p>
    <w:p w14:paraId="4AA2256B" w14:textId="77777777" w:rsidR="00917CC9" w:rsidRDefault="00917CC9" w:rsidP="00917CC9">
      <w:pPr>
        <w:ind w:left="720"/>
        <w:rPr>
          <w:color w:val="666666"/>
        </w:rPr>
      </w:pPr>
      <w:r>
        <w:rPr>
          <w:color w:val="666666"/>
        </w:rPr>
        <w:t>The player will be able to set the odds and how much is being bet for each table.</w:t>
      </w:r>
    </w:p>
    <w:p w14:paraId="4982482C" w14:textId="77777777" w:rsidR="00917CC9" w:rsidRDefault="00917CC9" w:rsidP="00917CC9">
      <w:pPr>
        <w:ind w:left="720"/>
        <w:rPr>
          <w:color w:val="666666"/>
        </w:rPr>
      </w:pPr>
      <w:r>
        <w:rPr>
          <w:color w:val="666666"/>
        </w:rPr>
        <w:t>For example, for a slot machine you have:</w:t>
      </w:r>
    </w:p>
    <w:p w14:paraId="261792B5" w14:textId="77777777" w:rsidR="00917CC9" w:rsidRDefault="00917CC9" w:rsidP="00917CC9">
      <w:pPr>
        <w:pStyle w:val="ListParagraph"/>
        <w:numPr>
          <w:ilvl w:val="0"/>
          <w:numId w:val="7"/>
        </w:numPr>
        <w:spacing w:line="240" w:lineRule="auto"/>
        <w:rPr>
          <w:color w:val="666666"/>
        </w:rPr>
      </w:pPr>
      <w:r w:rsidRPr="0026510A">
        <w:rPr>
          <w:color w:val="666666"/>
        </w:rPr>
        <w:t>Bet amount: the amount of chips a guest uses every round</w:t>
      </w:r>
    </w:p>
    <w:p w14:paraId="7163F19C" w14:textId="77777777" w:rsidR="00917CC9" w:rsidRPr="0026510A" w:rsidRDefault="00917CC9" w:rsidP="00917CC9">
      <w:pPr>
        <w:pStyle w:val="ListParagraph"/>
        <w:numPr>
          <w:ilvl w:val="0"/>
          <w:numId w:val="7"/>
        </w:numPr>
        <w:spacing w:line="240" w:lineRule="auto"/>
        <w:rPr>
          <w:color w:val="666666"/>
        </w:rPr>
      </w:pPr>
      <w:r>
        <w:rPr>
          <w:color w:val="666666"/>
        </w:rPr>
        <w:t>Win amount: the amount of chips a guest gets when he wins.</w:t>
      </w:r>
    </w:p>
    <w:p w14:paraId="2238CEEE" w14:textId="77777777" w:rsidR="00917CC9" w:rsidRDefault="00917CC9" w:rsidP="00917CC9">
      <w:pPr>
        <w:pStyle w:val="ListParagraph"/>
        <w:numPr>
          <w:ilvl w:val="0"/>
          <w:numId w:val="7"/>
        </w:numPr>
        <w:spacing w:line="240" w:lineRule="auto"/>
        <w:rPr>
          <w:color w:val="666666"/>
        </w:rPr>
      </w:pPr>
      <w:r>
        <w:rPr>
          <w:color w:val="666666"/>
        </w:rPr>
        <w:t>Lose odds: the odds that the guest loses his bet</w:t>
      </w:r>
    </w:p>
    <w:p w14:paraId="7867519B" w14:textId="77777777" w:rsidR="00917CC9" w:rsidRDefault="00917CC9" w:rsidP="00917CC9">
      <w:pPr>
        <w:pStyle w:val="ListParagraph"/>
        <w:numPr>
          <w:ilvl w:val="0"/>
          <w:numId w:val="7"/>
        </w:numPr>
        <w:spacing w:line="240" w:lineRule="auto"/>
        <w:rPr>
          <w:color w:val="666666"/>
        </w:rPr>
      </w:pPr>
      <w:r>
        <w:rPr>
          <w:color w:val="666666"/>
        </w:rPr>
        <w:t>Draw odds: the odds that the guest gets the same amount back</w:t>
      </w:r>
    </w:p>
    <w:p w14:paraId="2EB29CA6" w14:textId="77777777" w:rsidR="00917CC9" w:rsidRDefault="00917CC9" w:rsidP="00917CC9">
      <w:pPr>
        <w:pStyle w:val="ListParagraph"/>
        <w:numPr>
          <w:ilvl w:val="0"/>
          <w:numId w:val="7"/>
        </w:numPr>
        <w:spacing w:line="240" w:lineRule="auto"/>
        <w:rPr>
          <w:color w:val="666666"/>
        </w:rPr>
      </w:pPr>
      <w:r>
        <w:rPr>
          <w:color w:val="666666"/>
        </w:rPr>
        <w:t>win odds: the chance that the guests win the win amount.</w:t>
      </w:r>
    </w:p>
    <w:p w14:paraId="1530512B" w14:textId="77777777" w:rsidR="00917CC9" w:rsidRPr="00AD19C3" w:rsidRDefault="00917CC9" w:rsidP="00917CC9">
      <w:pPr>
        <w:ind w:left="720"/>
        <w:rPr>
          <w:color w:val="666666"/>
        </w:rPr>
      </w:pPr>
      <w:r>
        <w:rPr>
          <w:color w:val="666666"/>
        </w:rPr>
        <w:t>Under this milestone, I will also be making a chip exchange, a place where guests can exchange money for chips, or if they decide to leave the other way around.</w:t>
      </w:r>
    </w:p>
    <w:p w14:paraId="79A68F52" w14:textId="77777777" w:rsidR="00917CC9" w:rsidRDefault="00917CC9" w:rsidP="00917CC9">
      <w:pPr>
        <w:pStyle w:val="Heading2"/>
        <w:keepNext w:val="0"/>
        <w:keepLines w:val="0"/>
        <w:numPr>
          <w:ilvl w:val="0"/>
          <w:numId w:val="1"/>
        </w:numPr>
        <w:spacing w:before="0" w:after="0"/>
        <w:rPr>
          <w:sz w:val="24"/>
          <w:szCs w:val="24"/>
        </w:rPr>
      </w:pPr>
      <w:r>
        <w:rPr>
          <w:sz w:val="24"/>
          <w:szCs w:val="24"/>
        </w:rPr>
        <w:t>Guests (1 – 1,5 week)</w:t>
      </w:r>
    </w:p>
    <w:p w14:paraId="05D53F8B" w14:textId="77777777" w:rsidR="00917CC9" w:rsidRDefault="00917CC9" w:rsidP="00917CC9">
      <w:pPr>
        <w:ind w:left="720"/>
        <w:rPr>
          <w:color w:val="666666"/>
        </w:rPr>
      </w:pPr>
      <w:r>
        <w:rPr>
          <w:color w:val="666666"/>
        </w:rPr>
        <w:t>The guests will be the main thing that keeps your casino running, they will buy chips with their money, and spend this at the different tables.</w:t>
      </w:r>
    </w:p>
    <w:p w14:paraId="60F3699F" w14:textId="77777777" w:rsidR="00917CC9" w:rsidRDefault="00917CC9" w:rsidP="00917CC9">
      <w:pPr>
        <w:ind w:left="720"/>
        <w:rPr>
          <w:color w:val="666666"/>
        </w:rPr>
      </w:pPr>
      <w:r>
        <w:rPr>
          <w:color w:val="666666"/>
        </w:rPr>
        <w:t>They will have multiple personalities which change up what type of games they like to play more/less and how much money they want to spend. Examples are: low/high rollers, prefers games where there is less/more risk.</w:t>
      </w:r>
    </w:p>
    <w:p w14:paraId="7527E674" w14:textId="77777777" w:rsidR="00917CC9" w:rsidRDefault="00917CC9" w:rsidP="00917CC9">
      <w:pPr>
        <w:pStyle w:val="Heading2"/>
        <w:keepNext w:val="0"/>
        <w:keepLines w:val="0"/>
        <w:numPr>
          <w:ilvl w:val="0"/>
          <w:numId w:val="1"/>
        </w:numPr>
        <w:spacing w:before="0" w:after="0"/>
        <w:rPr>
          <w:sz w:val="24"/>
          <w:szCs w:val="24"/>
        </w:rPr>
      </w:pPr>
      <w:r>
        <w:rPr>
          <w:sz w:val="24"/>
          <w:szCs w:val="24"/>
        </w:rPr>
        <w:t>Dealer (24h or 0,5 week)</w:t>
      </w:r>
    </w:p>
    <w:p w14:paraId="16C0ED59" w14:textId="77777777" w:rsidR="00917CC9" w:rsidRDefault="00917CC9" w:rsidP="00917CC9">
      <w:pPr>
        <w:ind w:left="720"/>
        <w:rPr>
          <w:color w:val="666666"/>
        </w:rPr>
      </w:pPr>
      <w:r>
        <w:rPr>
          <w:color w:val="666666"/>
        </w:rPr>
        <w:t>The Dealer needs to be hired by the player to enable/disable the usage of different card tables, things like slot machines that are automated do not need this to run.</w:t>
      </w:r>
    </w:p>
    <w:p w14:paraId="025E36E5" w14:textId="77777777" w:rsidR="00917CC9" w:rsidRDefault="00917CC9" w:rsidP="00917CC9">
      <w:pPr>
        <w:pStyle w:val="Heading2"/>
        <w:keepNext w:val="0"/>
        <w:keepLines w:val="0"/>
        <w:numPr>
          <w:ilvl w:val="0"/>
          <w:numId w:val="1"/>
        </w:numPr>
        <w:spacing w:before="0" w:after="0"/>
        <w:rPr>
          <w:sz w:val="24"/>
          <w:szCs w:val="24"/>
        </w:rPr>
      </w:pPr>
      <w:r>
        <w:rPr>
          <w:sz w:val="24"/>
          <w:szCs w:val="24"/>
        </w:rPr>
        <w:t>Food/drink machines and janitor (40h or 1 week)</w:t>
      </w:r>
    </w:p>
    <w:p w14:paraId="736C8E35" w14:textId="77777777" w:rsidR="00917CC9" w:rsidRDefault="00917CC9" w:rsidP="00917CC9">
      <w:pPr>
        <w:ind w:left="720"/>
        <w:rPr>
          <w:color w:val="666666"/>
        </w:rPr>
      </w:pPr>
      <w:r>
        <w:rPr>
          <w:color w:val="666666"/>
        </w:rPr>
        <w:t xml:space="preserve">The food and drink machines give another possibility of income, where the guests will get food/drinks when they’re hungry/thirsty. Janitors are needed to </w:t>
      </w:r>
      <w:proofErr w:type="spellStart"/>
      <w:r>
        <w:rPr>
          <w:color w:val="666666"/>
        </w:rPr>
        <w:t>pickup</w:t>
      </w:r>
      <w:proofErr w:type="spellEnd"/>
      <w:r>
        <w:rPr>
          <w:color w:val="666666"/>
        </w:rPr>
        <w:t xml:space="preserve"> the trash that guests generate with this, and to refill the machines.</w:t>
      </w:r>
    </w:p>
    <w:p w14:paraId="720467CB" w14:textId="77777777" w:rsidR="000C4B61" w:rsidRDefault="000C4B61">
      <w:bookmarkStart w:id="13" w:name="_olbg4d3cbjqj" w:colFirst="0" w:colLast="0"/>
      <w:bookmarkEnd w:id="13"/>
      <w:r>
        <w:br w:type="page"/>
      </w:r>
    </w:p>
    <w:p w14:paraId="641D6516" w14:textId="24126DA0" w:rsidR="00F523EE" w:rsidRPr="007B05A3" w:rsidRDefault="000C4B61" w:rsidP="00F523EE">
      <w:pPr>
        <w:rPr>
          <w:color w:val="666666"/>
        </w:rPr>
      </w:pPr>
      <w:r>
        <w:t>S</w:t>
      </w:r>
      <w:r w:rsidR="00F523EE">
        <w:t>ources:</w:t>
      </w:r>
    </w:p>
    <w:p w14:paraId="0EC7FD3C" w14:textId="77777777" w:rsidR="00917CC9" w:rsidRDefault="00917CC9" w:rsidP="00917CC9">
      <w:pPr>
        <w:pBdr>
          <w:top w:val="nil"/>
          <w:left w:val="nil"/>
          <w:bottom w:val="nil"/>
          <w:right w:val="nil"/>
          <w:between w:val="nil"/>
        </w:pBdr>
        <w:tabs>
          <w:tab w:val="left" w:pos="3330"/>
        </w:tabs>
        <w:rPr>
          <w:rFonts w:asciiTheme="majorHAnsi" w:eastAsia="Calibri" w:hAnsiTheme="majorHAnsi" w:cstheme="majorHAnsi"/>
        </w:rPr>
      </w:pPr>
    </w:p>
    <w:p w14:paraId="5CD8AB6B" w14:textId="77777777" w:rsidR="004B0C4C" w:rsidRPr="004B0C4C" w:rsidRDefault="006002AB" w:rsidP="004B0C4C">
      <w:pPr>
        <w:pStyle w:val="Bibliography"/>
      </w:pPr>
      <w:r>
        <w:t xml:space="preserve">  </w:t>
      </w:r>
      <w:r>
        <w:fldChar w:fldCharType="begin"/>
      </w:r>
      <w:r w:rsidR="004B0C4C">
        <w:instrText xml:space="preserve"> ADDIN ZOTERO_BIBL {"uncited":[],"omitted":[],"custom":[]} CSL_BIBLIOGRAPHY </w:instrText>
      </w:r>
      <w:r>
        <w:fldChar w:fldCharType="separate"/>
      </w:r>
      <w:r w:rsidR="004B0C4C" w:rsidRPr="004B0C4C">
        <w:t xml:space="preserve">Hothouse Creations Ltd. (2003). </w:t>
      </w:r>
      <w:r w:rsidR="004B0C4C" w:rsidRPr="004B0C4C">
        <w:rPr>
          <w:i/>
          <w:iCs/>
        </w:rPr>
        <w:t>Casino Inc.</w:t>
      </w:r>
      <w:r w:rsidR="004B0C4C" w:rsidRPr="004B0C4C">
        <w:t xml:space="preserve"> [Windows]. Retrieved from https://store.steampowered.com/app/361320/Casino_Inc/</w:t>
      </w:r>
    </w:p>
    <w:p w14:paraId="7F351BB5" w14:textId="77777777" w:rsidR="004B0C4C" w:rsidRPr="004B0C4C" w:rsidRDefault="004B0C4C" w:rsidP="004B0C4C">
      <w:pPr>
        <w:pStyle w:val="Bibliography"/>
      </w:pPr>
      <w:r w:rsidRPr="004B0C4C">
        <w:t xml:space="preserve">Introversion. (2015). </w:t>
      </w:r>
      <w:r w:rsidRPr="004B0C4C">
        <w:rPr>
          <w:i/>
          <w:iCs/>
        </w:rPr>
        <w:t>Prison Architect</w:t>
      </w:r>
      <w:r w:rsidRPr="004B0C4C">
        <w:t xml:space="preserve"> [Windows]. Retrieved from https://store.steampowered.com/app/233450/Prison_Architect/</w:t>
      </w:r>
    </w:p>
    <w:p w14:paraId="3374E7EA" w14:textId="77777777" w:rsidR="004B0C4C" w:rsidRPr="004B0C4C" w:rsidRDefault="004B0C4C" w:rsidP="004B0C4C">
      <w:pPr>
        <w:pStyle w:val="Bibliography"/>
      </w:pPr>
      <w:r w:rsidRPr="004B0C4C">
        <w:t>Owens, B. (2014, April 23). Goal Oriented Action Planning for a Smarter AI. Retrieved January 28, 2019, from Game Development Envato Tuts+ website: https://gamedevelopment.tutsplus.com/tutorials/goal-oriented-action-planning-for-a-smarter-ai--cms-20793</w:t>
      </w:r>
    </w:p>
    <w:p w14:paraId="26F1CAE9" w14:textId="77777777" w:rsidR="004B0C4C" w:rsidRPr="004B0C4C" w:rsidRDefault="004B0C4C" w:rsidP="004B0C4C">
      <w:pPr>
        <w:pStyle w:val="Bibliography"/>
      </w:pPr>
      <w:r w:rsidRPr="004B0C4C">
        <w:t xml:space="preserve">The Quadsphere. (2016). </w:t>
      </w:r>
      <w:r w:rsidRPr="004B0C4C">
        <w:rPr>
          <w:i/>
          <w:iCs/>
        </w:rPr>
        <w:t>Another Brick in the Mall</w:t>
      </w:r>
      <w:r w:rsidRPr="004B0C4C">
        <w:t xml:space="preserve"> [Windows]. Retrieved from https://store.steampowered.com/app/521150/Another_Brick_in_The_Mall/</w:t>
      </w:r>
    </w:p>
    <w:p w14:paraId="58709ACD" w14:textId="25020A63" w:rsidR="000F7CCA" w:rsidRPr="00917CC9" w:rsidRDefault="006002AB" w:rsidP="00917CC9">
      <w:r>
        <w:rPr>
          <w:szCs w:val="24"/>
        </w:rPr>
        <w:fldChar w:fldCharType="end"/>
      </w:r>
    </w:p>
    <w:sectPr w:rsidR="000F7CCA" w:rsidRPr="00917CC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E7FE42" w14:textId="77777777" w:rsidR="00F523EE" w:rsidRDefault="00F523EE" w:rsidP="00F523EE">
      <w:pPr>
        <w:spacing w:line="240" w:lineRule="auto"/>
      </w:pPr>
      <w:r>
        <w:separator/>
      </w:r>
    </w:p>
  </w:endnote>
  <w:endnote w:type="continuationSeparator" w:id="0">
    <w:p w14:paraId="63DC5D30" w14:textId="77777777" w:rsidR="00F523EE" w:rsidRDefault="00F523EE" w:rsidP="00F523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26DBD" w14:textId="77777777" w:rsidR="00F523EE" w:rsidRDefault="00F523EE" w:rsidP="00F523EE">
      <w:pPr>
        <w:spacing w:line="240" w:lineRule="auto"/>
      </w:pPr>
      <w:r>
        <w:separator/>
      </w:r>
    </w:p>
  </w:footnote>
  <w:footnote w:type="continuationSeparator" w:id="0">
    <w:p w14:paraId="5A5E8880" w14:textId="77777777" w:rsidR="00F523EE" w:rsidRDefault="00F523EE" w:rsidP="00F523E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22F37"/>
    <w:multiLevelType w:val="hybridMultilevel"/>
    <w:tmpl w:val="0AC8E41C"/>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 w15:restartNumberingAfterBreak="0">
    <w:nsid w:val="18E94BD9"/>
    <w:multiLevelType w:val="hybridMultilevel"/>
    <w:tmpl w:val="08947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4688A"/>
    <w:multiLevelType w:val="hybridMultilevel"/>
    <w:tmpl w:val="45E82FE4"/>
    <w:lvl w:ilvl="0" w:tplc="3F5C1E92">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B1C7306"/>
    <w:multiLevelType w:val="hybridMultilevel"/>
    <w:tmpl w:val="0C3A66DE"/>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4" w15:restartNumberingAfterBreak="0">
    <w:nsid w:val="54A57F3A"/>
    <w:multiLevelType w:val="multilevel"/>
    <w:tmpl w:val="3C304D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492852"/>
    <w:multiLevelType w:val="multilevel"/>
    <w:tmpl w:val="26CA60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30C1AA7"/>
    <w:multiLevelType w:val="multilevel"/>
    <w:tmpl w:val="551C9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4"/>
  </w:num>
  <w:num w:numId="2">
    <w:abstractNumId w:val="5"/>
  </w:num>
  <w:num w:numId="3">
    <w:abstractNumId w:val="6"/>
  </w:num>
  <w:num w:numId="4">
    <w:abstractNumId w:val="3"/>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0F7CCA"/>
    <w:rsid w:val="00024349"/>
    <w:rsid w:val="0003162F"/>
    <w:rsid w:val="000C4B61"/>
    <w:rsid w:val="000F7CCA"/>
    <w:rsid w:val="00241C8C"/>
    <w:rsid w:val="00274DD1"/>
    <w:rsid w:val="00293BF0"/>
    <w:rsid w:val="00347962"/>
    <w:rsid w:val="00372054"/>
    <w:rsid w:val="003F6D93"/>
    <w:rsid w:val="00452F3E"/>
    <w:rsid w:val="00471EC2"/>
    <w:rsid w:val="004B0C4C"/>
    <w:rsid w:val="004B31D1"/>
    <w:rsid w:val="0050185A"/>
    <w:rsid w:val="00553502"/>
    <w:rsid w:val="005B16D2"/>
    <w:rsid w:val="005F401B"/>
    <w:rsid w:val="006002AB"/>
    <w:rsid w:val="006646C6"/>
    <w:rsid w:val="00681478"/>
    <w:rsid w:val="0068636C"/>
    <w:rsid w:val="00711BB3"/>
    <w:rsid w:val="00810FBA"/>
    <w:rsid w:val="00917CC9"/>
    <w:rsid w:val="009F0601"/>
    <w:rsid w:val="00A543AF"/>
    <w:rsid w:val="00AE6CE1"/>
    <w:rsid w:val="00BE2494"/>
    <w:rsid w:val="00C12C45"/>
    <w:rsid w:val="00C53BC6"/>
    <w:rsid w:val="00C53F39"/>
    <w:rsid w:val="00CB62DC"/>
    <w:rsid w:val="00CF037E"/>
    <w:rsid w:val="00D01522"/>
    <w:rsid w:val="00D0425A"/>
    <w:rsid w:val="00DF05D7"/>
    <w:rsid w:val="00E90A79"/>
    <w:rsid w:val="00F523EE"/>
    <w:rsid w:val="00F736F5"/>
    <w:rsid w:val="00F814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8FFF1"/>
  <w15:docId w15:val="{3EF85A49-F065-47C8-886F-0AFE1D6F5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C53BC6"/>
    <w:pPr>
      <w:ind w:left="720"/>
      <w:contextualSpacing/>
    </w:pPr>
  </w:style>
  <w:style w:type="character" w:styleId="Hyperlink">
    <w:name w:val="Hyperlink"/>
    <w:basedOn w:val="DefaultParagraphFont"/>
    <w:uiPriority w:val="99"/>
    <w:unhideWhenUsed/>
    <w:rsid w:val="00917CC9"/>
    <w:rPr>
      <w:color w:val="0000FF" w:themeColor="hyperlink"/>
      <w:u w:val="single"/>
    </w:rPr>
  </w:style>
  <w:style w:type="paragraph" w:styleId="FootnoteText">
    <w:name w:val="footnote text"/>
    <w:basedOn w:val="Normal"/>
    <w:link w:val="FootnoteTextChar"/>
    <w:uiPriority w:val="99"/>
    <w:semiHidden/>
    <w:unhideWhenUsed/>
    <w:rsid w:val="00F523EE"/>
    <w:pPr>
      <w:spacing w:line="240" w:lineRule="auto"/>
    </w:pPr>
    <w:rPr>
      <w:sz w:val="20"/>
      <w:szCs w:val="20"/>
    </w:rPr>
  </w:style>
  <w:style w:type="character" w:customStyle="1" w:styleId="FootnoteTextChar">
    <w:name w:val="Footnote Text Char"/>
    <w:basedOn w:val="DefaultParagraphFont"/>
    <w:link w:val="FootnoteText"/>
    <w:uiPriority w:val="99"/>
    <w:semiHidden/>
    <w:rsid w:val="00F523EE"/>
    <w:rPr>
      <w:sz w:val="20"/>
      <w:szCs w:val="20"/>
    </w:rPr>
  </w:style>
  <w:style w:type="character" w:styleId="FootnoteReference">
    <w:name w:val="footnote reference"/>
    <w:basedOn w:val="DefaultParagraphFont"/>
    <w:uiPriority w:val="99"/>
    <w:semiHidden/>
    <w:unhideWhenUsed/>
    <w:rsid w:val="00F523EE"/>
    <w:rPr>
      <w:vertAlign w:val="superscript"/>
    </w:rPr>
  </w:style>
  <w:style w:type="character" w:styleId="UnresolvedMention">
    <w:name w:val="Unresolved Mention"/>
    <w:basedOn w:val="DefaultParagraphFont"/>
    <w:uiPriority w:val="99"/>
    <w:semiHidden/>
    <w:unhideWhenUsed/>
    <w:rsid w:val="00F523EE"/>
    <w:rPr>
      <w:color w:val="605E5C"/>
      <w:shd w:val="clear" w:color="auto" w:fill="E1DFDD"/>
    </w:rPr>
  </w:style>
  <w:style w:type="paragraph" w:styleId="Bibliography">
    <w:name w:val="Bibliography"/>
    <w:basedOn w:val="Normal"/>
    <w:next w:val="Normal"/>
    <w:uiPriority w:val="37"/>
    <w:unhideWhenUsed/>
    <w:rsid w:val="00F523EE"/>
    <w:pPr>
      <w:spacing w:line="480" w:lineRule="auto"/>
      <w:ind w:left="720" w:hanging="720"/>
    </w:pPr>
  </w:style>
  <w:style w:type="character" w:styleId="FollowedHyperlink">
    <w:name w:val="FollowedHyperlink"/>
    <w:basedOn w:val="DefaultParagraphFont"/>
    <w:uiPriority w:val="99"/>
    <w:semiHidden/>
    <w:unhideWhenUsed/>
    <w:rsid w:val="005B16D2"/>
    <w:rPr>
      <w:color w:val="800080" w:themeColor="followedHyperlink"/>
      <w:u w:val="single"/>
    </w:rPr>
  </w:style>
  <w:style w:type="paragraph" w:styleId="Caption">
    <w:name w:val="caption"/>
    <w:basedOn w:val="Normal"/>
    <w:next w:val="Normal"/>
    <w:uiPriority w:val="35"/>
    <w:unhideWhenUsed/>
    <w:qFormat/>
    <w:rsid w:val="005B16D2"/>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store.steampowered.com/app/233450/Prison_Architec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store.steampowered.com/app/521150/Another_Brick_in_the_Mall/"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3</TotalTime>
  <Pages>1</Pages>
  <Words>2091</Words>
  <Characters>11924</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thieu van den Berg</cp:lastModifiedBy>
  <cp:revision>12</cp:revision>
  <dcterms:created xsi:type="dcterms:W3CDTF">2019-01-29T10:25:00Z</dcterms:created>
  <dcterms:modified xsi:type="dcterms:W3CDTF">2019-06-19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XPEj2b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